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198045F" w:rsidR="00FF30DF" w:rsidRDefault="00FF30DF">
      <w:r w:rsidRPr="2452C7FA">
        <w:rPr>
          <w:b/>
          <w:bCs/>
        </w:rPr>
        <w:t xml:space="preserve">Abstract: </w:t>
      </w:r>
      <w:r w:rsidR="6C1E120F">
        <w:t>With recent developments in recording hardware, the processing of neuronal data must keep up with the increasing volumes and complexity by capturing the intrinsic relationships between instances of neuronal activity while remaining invariant to noise. Here, we explore a suite of non-linear manifold feature extraction methods – including t-SNE, UMAP, TriMap – in an attempt to identify the most adequate method for automated spike sorting. Spike sorting is the process of clustering instances of neuronal activity, called spikes, based on similarity. By embedding high-dimensional spike shapes into low-dimensional manifolds that preserve local and global structure, we demonstrate more separable and robust clusters than those obtained via traditional feature extraction methods, such as PCA. We evaluated all feature extraction methods analysed on 95 synthetic datasets spanning a range of cluster counts. Quantitative evaluation using clustering performance metrics (such as Adjusted Rand Index, Silhouette Score, etc.) indicates that several manifold feature extractions outperform other feature extraction methods. Our results suggest that the embeddings obtained by non-linear manifold approaches can offer a powerful, high-precision option in the spike sorting of the next-generation of 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2FFFB171" w14:textId="576276F3" w:rsidR="2E4EBECB" w:rsidRDefault="2E4EBECB" w:rsidP="2452C7FA">
      <w:pPr>
        <w:rPr>
          <w:lang w:val="en-GB"/>
        </w:rPr>
      </w:pPr>
      <w:r w:rsidRPr="2452C7FA">
        <w:rPr>
          <w:lang w:val="en-GB"/>
        </w:rPr>
        <w:t xml:space="preserve">Extracellular recordings capture the neural activity as voltage fluctuations from multiple nearby neurons </w:t>
      </w:r>
      <w:r w:rsidR="007B0846">
        <w:fldChar w:fldCharType="begin"/>
      </w:r>
      <w:r w:rsidR="007B084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B0846">
        <w:fldChar w:fldCharType="separate"/>
      </w:r>
      <w:r w:rsidR="007B0846" w:rsidRPr="00E91DC1">
        <w:t>(1)</w:t>
      </w:r>
      <w:r w:rsidR="007B0846">
        <w:fldChar w:fldCharType="end"/>
      </w:r>
      <w:r w:rsidR="007B0846">
        <w:t xml:space="preserve">, </w:t>
      </w:r>
      <w:r w:rsidRPr="2452C7FA">
        <w:rPr>
          <w:lang w:val="en-GB"/>
        </w:rPr>
        <w:t xml:space="preserve">producing a continuous signal. Each individual activity of a single neuron is called a spike and in the case of extracellular recordings the neuron that generated such an activity is unknown.  Spike sorting is the process of assigning each detected spike waveform (2) from an </w:t>
      </w:r>
      <w:r w:rsidRPr="2452C7FA">
        <w:rPr>
          <w:lang w:val="en-GB"/>
        </w:rPr>
        <w:lastRenderedPageBreak/>
        <w:t xml:space="preserve">extracellular recording to its source neuron, based on the assumption that each neuron produces spikes of consistent shape </w:t>
      </w:r>
      <w:r w:rsidR="007B0846">
        <w:fldChar w:fldCharType="begin"/>
      </w:r>
      <w:r w:rsidR="006A4BE0">
        <w:instrText xml:space="preserve"> ADDIN ZOTERO_ITEM CSL_CITATION {"citationID":"WmLU3kI3","properties":{"formattedCitation":"(2)","plainCitation":"(2)","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7B0846">
        <w:fldChar w:fldCharType="separate"/>
      </w:r>
      <w:r w:rsidR="006A4BE0" w:rsidRPr="006A4BE0">
        <w:t>(2)</w:t>
      </w:r>
      <w:r w:rsidR="007B0846">
        <w:fldChar w:fldCharType="end"/>
      </w:r>
      <w:r w:rsidR="007B0846" w:rsidRPr="007507A1">
        <w:t xml:space="preserve">, </w:t>
      </w:r>
      <w:r w:rsidRPr="2452C7FA">
        <w:rPr>
          <w:lang w:val="en-GB"/>
        </w:rPr>
        <w:t xml:space="preserve">while different neurons generate distinguishable shapes from each other </w:t>
      </w:r>
      <w:r w:rsidR="007B0846">
        <w:fldChar w:fldCharType="begin"/>
      </w:r>
      <w:r w:rsidR="006A4BE0">
        <w:instrText xml:space="preserve"> ADDIN ZOTERO_ITEM CSL_CITATION {"citationID":"7uUbmY3v","properties":{"formattedCitation":"(3)","plainCitation":"(3)","noteIndex":0},"citationItems":[{"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B0846">
        <w:fldChar w:fldCharType="separate"/>
      </w:r>
      <w:r w:rsidR="006A4BE0" w:rsidRPr="006A4BE0">
        <w:t>(3)</w:t>
      </w:r>
      <w:r w:rsidR="007B0846">
        <w:fldChar w:fldCharType="end"/>
      </w:r>
      <w:r w:rsidR="007B0846">
        <w:t xml:space="preserve">. </w:t>
      </w:r>
      <w:r w:rsidRPr="2452C7FA">
        <w:rPr>
          <w:lang w:val="en-GB"/>
        </w:rPr>
        <w:t xml:space="preserve">However, the shape of spikes can be distorted by noise, electrode drift </w:t>
      </w:r>
      <w:r w:rsidR="007B0846">
        <w:fldChar w:fldCharType="begin"/>
      </w:r>
      <w:r w:rsidR="007B084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7B0846">
        <w:fldChar w:fldCharType="separate"/>
      </w:r>
      <w:r w:rsidR="007B0846" w:rsidRPr="00E91DC1">
        <w:t>(4)</w:t>
      </w:r>
      <w:r w:rsidR="007B0846">
        <w:fldChar w:fldCharType="end"/>
      </w:r>
      <w:r w:rsidR="007B0846">
        <w:t xml:space="preserve"> </w:t>
      </w:r>
      <w:r w:rsidRPr="2452C7FA">
        <w:rPr>
          <w:lang w:val="en-GB"/>
        </w:rPr>
        <w:t xml:space="preserve">and biological variability, which result in scattered clusters instead of pinpoints. 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35094467" w14:textId="6A36185E" w:rsidR="2452C7FA" w:rsidRDefault="2452C7FA" w:rsidP="2452C7FA">
      <w:pPr>
        <w:rPr>
          <w:lang w:val="en-GB"/>
        </w:rPr>
      </w:pPr>
    </w:p>
    <w:p w14:paraId="77646E95" w14:textId="778853BC" w:rsidR="2452C7FA" w:rsidRPr="00531D9B" w:rsidRDefault="2E4EBECB" w:rsidP="2452C7FA">
      <w:r w:rsidRPr="2452C7FA">
        <w:rPr>
          <w:lang w:val="en-GB"/>
        </w:rPr>
        <w:t>The canonical approach to spike sorting</w:t>
      </w:r>
      <w:r w:rsidR="007B0846">
        <w:fldChar w:fldCharType="begin"/>
      </w:r>
      <w:r w:rsidR="006A4BE0">
        <w:instrText xml:space="preserve"> ADDIN ZOTERO_ITEM CSL_CITATION {"citationID":"J0VJiLMd","properties":{"formattedCitation":"(2)","plainCitation":"(2)","dontUpdate":true,"noteIndex":0},"citationItems":[{"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B0846">
        <w:fldChar w:fldCharType="separate"/>
      </w:r>
      <w:r w:rsidR="007B0846">
        <w:t xml:space="preserve"> </w:t>
      </w:r>
      <w:r w:rsidR="007B0846" w:rsidRPr="00E91DC1">
        <w:t>(2)</w:t>
      </w:r>
      <w:r w:rsidR="007B0846">
        <w:fldChar w:fldCharType="end"/>
      </w:r>
      <w:r w:rsidR="007B0846">
        <w:t xml:space="preserve"> </w:t>
      </w:r>
      <w:r w:rsidRPr="2452C7FA">
        <w:rPr>
          <w:lang w:val="en-GB"/>
        </w:rPr>
        <w:t xml:space="preserve">is a pipeline of four sequential steps: filtering, spike detection and clustering. Filtering is done in a band-pass manner and is applied to the raw recorded signal to isolate the 300 and 3000Hz </w:t>
      </w:r>
      <w:r w:rsidR="007B0846">
        <w:fldChar w:fldCharType="begin"/>
      </w:r>
      <w:r w:rsidR="007B084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7B0846">
        <w:fldChar w:fldCharType="separate"/>
      </w:r>
      <w:r w:rsidR="007B0846" w:rsidRPr="00E91DC1">
        <w:t>(5)</w:t>
      </w:r>
      <w:r w:rsidR="007B0846">
        <w:fldChar w:fldCharType="end"/>
      </w:r>
      <w:r w:rsidR="007B0846">
        <w:t xml:space="preserve"> </w:t>
      </w:r>
      <w:r w:rsidRPr="2452C7FA">
        <w:rPr>
          <w:lang w:val="en-GB"/>
        </w:rPr>
        <w:t>frequency band where spiking occurs. Spikes are typically detected through a simple amplitude thresholding based on the standard deviation of the signal multiplied by a scalar value (typically, from 3 to 5) to identify the events that could represent the neuronal activity. The choice of this threshold is a compromise between identifying noise segments as spikes and losing spikes of lower amplitude. Feature extraction is utilised to both generate a more auspicious space and to improve clustering efficiency. The newly generated feature space should be robust as in invariant to small changes in shape, providing an easily separable space for clustering</w:t>
      </w:r>
      <w:r w:rsidR="00531D9B">
        <w:rPr>
          <w:lang w:val="en-GB"/>
        </w:rPr>
        <w:t xml:space="preserve"> </w:t>
      </w:r>
      <w:r w:rsidR="00531D9B">
        <w:rPr>
          <w:lang w:val="en-GB"/>
        </w:rPr>
        <w:fldChar w:fldCharType="begin"/>
      </w:r>
      <w:r w:rsidR="00531D9B">
        <w:rPr>
          <w:lang w:val="en-GB"/>
        </w:rPr>
        <w:instrText xml:space="preserve"> ADDIN ZOTERO_ITEM CSL_CITATION {"citationID":"akkDmJsR","properties":{"formattedCitation":"(6)","plainCitation":"(6)","noteIndex":0},"citationItems":[{"id":1419,"uris":["http://zotero.org/users/8619560/items/4UGZBU3N"],"itemData":{"id":1419,"type":"paper-conference","abstract":"The widespread adoption of smart home technologies has resulted in the generation of vast amounts of data related to home appliance usage. This research aims to harness the power of data analytics and pattern identification techniques to extract valuable insights from this data. We present an exploration of temporal dependency analysis applied to home-appliance generated data represented as user interactions events. Our approach converts the event data into time-series and historical data is segmented. Spectral features are extracted from each segmented time-boxed usage, and unsupervised clustering algorithms group similar usage patterns. Explainable AI techniques are employed to unravel the rules governing the occurrence of each usage pattern. Through this methodology, we unveil behavioral variations across time, providing insights into user behaviors and usage dynamics. Our findings contribute to the field of user profiling and provide a valuable framework for extracting meaningful insights from home-appliance generated data.","container-title":"Information Integration and Web Intelligence","DOI":"10.1007/978-3-031-48316-5_17","event-place":"Cham","ISBN":"978-3-031-48316-5","language":"en","page":"147-161","publisher":"Springer Nature Switzerland","publisher-place":"Cham","source":"Springer Link","title":"Unsupervised Clustering and Explainable AI for Unveiling Behavioral Variations Across Time in Home-Appliance Generated Data","author":[{"family":"Tolas","given":"Ramona"},{"family":"Portase","given":"Raluca"},{"family":"Lemnaru","given":"Camelia"},{"family":"Dinsoreanu","given":"Mihaela"},{"family":"Potolea","given":"Rodica"}],"editor":[{"family":"Delir Haghighi","given":"Pari"},{"family":"Pardede","given":"Eric"},{"family":"Dobbie","given":"Gillian"},{"family":"Yogarajan","given":"Vithya"},{"family":"ER","given":"Ngurah Agus Sanjaya"},{"family":"Kotsis","given":"Gabriele"},{"family":"Khalil","given":"Ismail"}],"issued":{"date-parts":[["2023"]]}}}],"schema":"https://github.com/citation-style-language/schema/raw/master/csl-citation.json"} </w:instrText>
      </w:r>
      <w:r w:rsidR="00531D9B">
        <w:rPr>
          <w:lang w:val="en-GB"/>
        </w:rPr>
        <w:fldChar w:fldCharType="separate"/>
      </w:r>
      <w:r w:rsidR="00531D9B" w:rsidRPr="00531D9B">
        <w:t>(6)</w:t>
      </w:r>
      <w:r w:rsidR="00531D9B">
        <w:rPr>
          <w:lang w:val="en-GB"/>
        </w:rPr>
        <w:fldChar w:fldCharType="end"/>
      </w:r>
      <w:r w:rsidRPr="2452C7FA">
        <w:rPr>
          <w:lang w:val="en-GB"/>
        </w:rPr>
        <w:t>, while simultaneously reducing the dimensionality to improve the execution time of clustering. As the final step of the spike sorting pipeline, the spikes should be grouped to represent all instances of activity of each individual neuron. The clustering algorithm does this final assignment of spikes by source neurons.</w:t>
      </w:r>
    </w:p>
    <w:p w14:paraId="67988FC8" w14:textId="03CBA5E4" w:rsidR="2DCB544B" w:rsidRDefault="2DCB544B" w:rsidP="2452C7FA">
      <w:pPr>
        <w:spacing w:after="0"/>
      </w:pPr>
      <w:r>
        <w:t xml:space="preserve">The spike sorting pipeline has seen many forms over the years. Initially, a supervised manual approach was taken where an expert would classify spikes based on a visual interpretation of similarity in a low-dimensional space. This reduced space was generated by simple features </w:t>
      </w:r>
      <w:r w:rsidR="007B0846">
        <w:fldChar w:fldCharType="begin"/>
      </w:r>
      <w:r w:rsidR="00531D9B">
        <w:instrText xml:space="preserve"> ADDIN ZOTERO_ITEM CSL_CITATION {"citationID":"FlzLhMzz","properties":{"formattedCitation":"(7,8)","plainCitation":"(7,8)","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7B0846">
        <w:fldChar w:fldCharType="separate"/>
      </w:r>
      <w:r w:rsidR="00531D9B" w:rsidRPr="00531D9B">
        <w:t>(7,8)</w:t>
      </w:r>
      <w:r w:rsidR="007B0846">
        <w:fldChar w:fldCharType="end"/>
      </w:r>
      <w:r w:rsidR="007B0846">
        <w:t xml:space="preserve"> </w:t>
      </w:r>
      <w:r>
        <w:t xml:space="preserve">such as amplitude, width, and the peak-to-trough ratio. Using the peak-to-trough ratio feature was found to be useful in determining the type of neuron as narrow spikes (small peak-to-trough ratio) are representative of inhibitory neurons, while excitatory neurons have wider spikes </w:t>
      </w:r>
      <w:r w:rsidR="007B0846">
        <w:fldChar w:fldCharType="begin"/>
      </w:r>
      <w:r w:rsidR="00531D9B">
        <w:instrText xml:space="preserve"> ADDIN ZOTERO_ITEM CSL_CITATION {"citationID":"4SLejONZ","properties":{"formattedCitation":"(9)","plainCitation":"(9)","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7B0846">
        <w:fldChar w:fldCharType="separate"/>
      </w:r>
      <w:r w:rsidR="00531D9B" w:rsidRPr="00531D9B">
        <w:t>(9)</w:t>
      </w:r>
      <w:r w:rsidR="007B0846">
        <w:fldChar w:fldCharType="end"/>
      </w:r>
      <w:r w:rsidR="007B0846">
        <w:t xml:space="preserve">. </w:t>
      </w:r>
      <w:r>
        <w:t xml:space="preserve">Since the 1950s, the number of recorded neurons has increased exponentially </w:t>
      </w:r>
      <w:r w:rsidR="007B0846">
        <w:fldChar w:fldCharType="begin"/>
      </w:r>
      <w:r w:rsidR="00531D9B">
        <w:instrText xml:space="preserve"> ADDIN ZOTERO_ITEM CSL_CITATION {"citationID":"4mfnpbi9","properties":{"formattedCitation":"(10)","plainCitation":"(10)","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7B0846">
        <w:fldChar w:fldCharType="separate"/>
      </w:r>
      <w:r w:rsidR="00531D9B" w:rsidRPr="00531D9B">
        <w:t>(10)</w:t>
      </w:r>
      <w:r w:rsidR="007B0846">
        <w:fldChar w:fldCharType="end"/>
      </w:r>
      <w:r w:rsidR="007B0846">
        <w:t xml:space="preserve">, </w:t>
      </w:r>
      <w:r>
        <w:t xml:space="preserve">rendering manual approaches unfeasible, and recent developments in recording hardware </w:t>
      </w:r>
      <w:r w:rsidR="007B0846">
        <w:fldChar w:fldCharType="begin"/>
      </w:r>
      <w:r w:rsidR="00531D9B">
        <w:instrText xml:space="preserve"> ADDIN ZOTERO_ITEM CSL_CITATION {"citationID":"1I887GHm","properties":{"formattedCitation":"(4,11)","plainCitation":"(4,11)","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7B0846">
        <w:fldChar w:fldCharType="separate"/>
      </w:r>
      <w:r w:rsidR="00531D9B" w:rsidRPr="00531D9B">
        <w:t>(4,11)</w:t>
      </w:r>
      <w:r w:rsidR="007B0846">
        <w:fldChar w:fldCharType="end"/>
      </w:r>
      <w:r w:rsidR="007B0846">
        <w:t xml:space="preserve"> </w:t>
      </w:r>
      <w:r>
        <w:t xml:space="preserve">follow this trend. Through empirical analysis, probabilistic models were created that were able to leverage the entire spike waveform </w:t>
      </w:r>
      <w:r w:rsidR="007B0846">
        <w:fldChar w:fldCharType="begin"/>
      </w:r>
      <w:r w:rsidR="00531D9B">
        <w:instrText xml:space="preserve"> ADDIN ZOTERO_ITEM CSL_CITATION {"citationID":"IXBUoJKI","properties":{"formattedCitation":"(12)","plainCitation":"(12)","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7B0846">
        <w:fldChar w:fldCharType="separate"/>
      </w:r>
      <w:r w:rsidR="00531D9B" w:rsidRPr="00531D9B">
        <w:t>(12)</w:t>
      </w:r>
      <w:r w:rsidR="007B0846">
        <w:fldChar w:fldCharType="end"/>
      </w:r>
      <w:r w:rsidR="007B0846">
        <w:t xml:space="preserve">, </w:t>
      </w:r>
      <w:r>
        <w:t xml:space="preserve">allowing for the processing of a low number of electrodes. Later, the high-dimensional space of the spike waveform was projected to lower-dimensional spaces by applying PCA </w:t>
      </w:r>
      <w:r w:rsidR="007B0846">
        <w:fldChar w:fldCharType="begin"/>
      </w:r>
      <w:r w:rsidR="00531D9B">
        <w:instrText xml:space="preserve"> ADDIN ZOTERO_ITEM CSL_CITATION {"citationID":"nAVfSeB5","properties":{"formattedCitation":"(13)","plainCitation":"(13)","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7B0846">
        <w:fldChar w:fldCharType="separate"/>
      </w:r>
      <w:r w:rsidR="00531D9B" w:rsidRPr="00531D9B">
        <w:t>(13)</w:t>
      </w:r>
      <w:r w:rsidR="007B0846">
        <w:fldChar w:fldCharType="end"/>
      </w:r>
      <w:r w:rsidR="007B0846">
        <w:t xml:space="preserve"> </w:t>
      </w:r>
      <w:r>
        <w:t xml:space="preserve">and time-frequency transforms (such as the Wavelet Transform </w:t>
      </w:r>
      <w:r w:rsidR="007B0846">
        <w:fldChar w:fldCharType="begin"/>
      </w:r>
      <w:r w:rsidR="00531D9B">
        <w:instrText xml:space="preserve"> ADDIN ZOTERO_ITEM CSL_CITATION {"citationID":"xdvOPIMo","properties":{"formattedCitation":"(14)","plainCitation":"(14)","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7B0846">
        <w:fldChar w:fldCharType="separate"/>
      </w:r>
      <w:r w:rsidR="00531D9B" w:rsidRPr="00531D9B">
        <w:t>(14)</w:t>
      </w:r>
      <w:r w:rsidR="007B0846">
        <w:fldChar w:fldCharType="end"/>
      </w:r>
      <w:r>
        <w:t xml:space="preserve">) have started being used to introduce the frequency information in the computation.  </w:t>
      </w:r>
    </w:p>
    <w:p w14:paraId="009BC799" w14:textId="675E738B" w:rsidR="2DCB544B" w:rsidRDefault="2DCB544B" w:rsidP="2452C7FA">
      <w:pPr>
        <w:spacing w:after="0"/>
      </w:pPr>
    </w:p>
    <w:p w14:paraId="76BE029A" w14:textId="4E6B8B95" w:rsidR="2DCB544B" w:rsidRDefault="2DCB544B" w:rsidP="2452C7FA">
      <w:pPr>
        <w:spacing w:after="0"/>
      </w:pPr>
      <w:r>
        <w:t xml:space="preserve">The choice of approach also depends upon the nature of the analysis, whether offline or online. Offline spike sorting allows for the use of more complex algorithms as there is no time constraint as the analysis is done after the recording has finished. However, in an online setting, the algorithms employed must have to ability to process the data during the recording, thus requiring low execution times.  </w:t>
      </w:r>
    </w:p>
    <w:p w14:paraId="3A89F575" w14:textId="7521CBBA" w:rsidR="2DCB544B" w:rsidRDefault="2DCB544B" w:rsidP="2452C7FA">
      <w:pPr>
        <w:spacing w:after="0"/>
      </w:pPr>
      <w:r>
        <w:t xml:space="preserve"> </w:t>
      </w:r>
    </w:p>
    <w:p w14:paraId="446D53B4" w14:textId="240CEA94" w:rsidR="2DCB544B" w:rsidRDefault="2DCB544B" w:rsidP="2452C7FA">
      <w:pPr>
        <w:spacing w:after="0"/>
      </w:pPr>
      <w:r>
        <w:lastRenderedPageBreak/>
        <w:t xml:space="preserve">A common approach taken lately is template matching </w:t>
      </w:r>
      <w:r w:rsidR="006A4BE0">
        <w:fldChar w:fldCharType="begin"/>
      </w:r>
      <w:r w:rsidR="00531D9B">
        <w:instrText xml:space="preserve"> ADDIN ZOTERO_ITEM CSL_CITATION {"citationID":"KmkUq83m","properties":{"formattedCitation":"(15)","plainCitation":"(15)","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6A4BE0">
        <w:fldChar w:fldCharType="separate"/>
      </w:r>
      <w:r w:rsidR="00531D9B" w:rsidRPr="00531D9B">
        <w:t>(15)</w:t>
      </w:r>
      <w:r w:rsidR="006A4BE0">
        <w:fldChar w:fldCharType="end"/>
      </w:r>
      <w:r w:rsidR="006A4BE0">
        <w:t xml:space="preserve"> </w:t>
      </w:r>
      <w:r>
        <w:t xml:space="preserve">on subsets of data. Usually, this approach substitutes the steps of spike detection, feature extraction, and even clustering in the canonical spike sorting pipeline. Due to its application to subsets rather than the whole data, it is an efficient approach from a computational perspective. One such algorithm that employs template matching is M-Sorter </w:t>
      </w:r>
      <w:r w:rsidR="006A4BE0">
        <w:fldChar w:fldCharType="begin"/>
      </w:r>
      <w:r w:rsidR="00531D9B">
        <w:instrText xml:space="preserve"> ADDIN ZOTERO_ITEM CSL_CITATION {"citationID":"QNb5UfHi","properties":{"formattedCitation":"(16)","plainCitation":"(16)","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A4BE0">
        <w:fldChar w:fldCharType="separate"/>
      </w:r>
      <w:r w:rsidR="00531D9B" w:rsidRPr="00531D9B">
        <w:t>(16)</w:t>
      </w:r>
      <w:r w:rsidR="006A4BE0">
        <w:fldChar w:fldCharType="end"/>
      </w:r>
      <w:r w:rsidR="006A4BE0">
        <w:t xml:space="preserve">. </w:t>
      </w:r>
      <w:r>
        <w:t xml:space="preserve">M-Sorter is an automated approach to spike detection and classification based on coefficients obtained through the wavelet transform and template matching. This method can be seen as a two-stage process when applied to the filtered signal. It employs correlation of the wavelet coefficients for the detection of the spikes, while through the use of K-Means templates are generated which are used in the assignment of spikes to the neurons that produced them (considered to be that which has the smallest distance).  </w:t>
      </w:r>
    </w:p>
    <w:p w14:paraId="49B4A0F4" w14:textId="5D26B5E3" w:rsidR="2DCB544B" w:rsidRDefault="2DCB544B" w:rsidP="2452C7FA">
      <w:pPr>
        <w:spacing w:after="0"/>
      </w:pPr>
      <w:r>
        <w:t xml:space="preserve"> </w:t>
      </w:r>
    </w:p>
    <w:p w14:paraId="1CF9B2CD" w14:textId="12968A95" w:rsidR="2DCB544B" w:rsidRDefault="2DCB544B" w:rsidP="2452C7FA">
      <w:pPr>
        <w:spacing w:after="0"/>
      </w:pPr>
      <w:r>
        <w:t xml:space="preserve">In this work, we attempt to examine the impact of feature extraction in spike sorting. Although clustering outputs the final result and separation of the space into clusters, it is actually the feature extraction that must obtain a separable space for the clustering. Similarly to clustering algorithms, a golden standard </w:t>
      </w:r>
      <w:r w:rsidR="006A4BE0" w:rsidRPr="004164DA">
        <w:fldChar w:fldCharType="begin"/>
      </w:r>
      <w:r w:rsidR="00531D9B">
        <w:instrText xml:space="preserve"> ADDIN ZOTERO_ITEM CSL_CITATION {"citationID":"SxrGb9x3","properties":{"formattedCitation":"(17,18)","plainCitation":"(17,18)","noteIndex":0},"citationItems":[{"id":"VaROi9kY/JDK88Y4W","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6A4BE0" w:rsidRPr="004164DA">
        <w:fldChar w:fldCharType="separate"/>
      </w:r>
      <w:r w:rsidR="00531D9B" w:rsidRPr="00531D9B">
        <w:t>(17,18)</w:t>
      </w:r>
      <w:r w:rsidR="006A4BE0" w:rsidRPr="004164DA">
        <w:fldChar w:fldCharType="end"/>
      </w:r>
      <w:r w:rsidR="006A4BE0">
        <w:t xml:space="preserve"> </w:t>
      </w:r>
      <w:r>
        <w:t xml:space="preserve">does not exist for feature extraction algorithms </w:t>
      </w:r>
      <w:r w:rsidR="006A4BE0" w:rsidRPr="004164DA">
        <w:fldChar w:fldCharType="begin"/>
      </w:r>
      <w:r w:rsidR="006002FA">
        <w:instrText xml:space="preserve"> ADDIN ZOTERO_ITEM CSL_CITATION {"citationID":"ZQb6V8Ie","properties":{"formattedCitation":"(3,5)","plainCitation":"(3,5)","noteIndex":0},"citationItems":[{"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6A4BE0" w:rsidRPr="004164DA">
        <w:fldChar w:fldCharType="separate"/>
      </w:r>
      <w:r w:rsidR="006002FA" w:rsidRPr="006002FA">
        <w:t>(3,5)</w:t>
      </w:r>
      <w:r w:rsidR="006A4BE0" w:rsidRPr="004164DA">
        <w:fldChar w:fldCharType="end"/>
      </w:r>
      <w:r w:rsidR="006A4BE0">
        <w:t xml:space="preserve"> </w:t>
      </w:r>
      <w:r>
        <w:t xml:space="preserve">either. Their performance depends on the particular set of characteristics of the input data. Here, we employ a number of non-linear feature extraction algorithms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51ED4B13" w14:textId="1F757979" w:rsidR="56182EED" w:rsidRDefault="56182EED">
      <w:r>
        <w:t xml:space="preserve">The classical techniques for dimensionality reduction, such as PCA and MDS, are computationally efficient and perfectly able to find the structure of linear spaces </w:t>
      </w:r>
      <w:r w:rsidR="006A4BE0">
        <w:fldChar w:fldCharType="begin"/>
      </w:r>
      <w:r w:rsidR="00531D9B">
        <w:instrText xml:space="preserve"> ADDIN ZOTERO_ITEM CSL_CITATION {"citationID":"8q5j9DZr","properties":{"formattedCitation":"(19)","plainCitation":"(19)","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6A4BE0">
        <w:fldChar w:fldCharType="separate"/>
      </w:r>
      <w:r w:rsidR="00531D9B" w:rsidRPr="00531D9B">
        <w:t>(19)</w:t>
      </w:r>
      <w:r w:rsidR="006A4BE0">
        <w:fldChar w:fldCharType="end"/>
      </w:r>
      <w:r w:rsidR="006A4BE0">
        <w:t xml:space="preserve">. </w:t>
      </w:r>
      <w:r>
        <w:t xml:space="preserve">However, they encounter difficulties when non-linear structures are present </w:t>
      </w:r>
      <w:r w:rsidR="006A4BE0">
        <w:fldChar w:fldCharType="begin"/>
      </w:r>
      <w:r w:rsidR="00531D9B">
        <w:instrText xml:space="preserve"> ADDIN ZOTERO_ITEM CSL_CITATION {"citationID":"OqbjMBY7","properties":{"formattedCitation":"(20)","plainCitation":"(20)","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6A4BE0">
        <w:fldChar w:fldCharType="separate"/>
      </w:r>
      <w:r w:rsidR="00531D9B" w:rsidRPr="00531D9B">
        <w:t>(20)</w:t>
      </w:r>
      <w:r w:rsidR="006A4BE0">
        <w:fldChar w:fldCharType="end"/>
      </w:r>
      <w:r w:rsidR="006A4BE0">
        <w:t xml:space="preserve">. </w:t>
      </w:r>
      <w:r>
        <w:t xml:space="preserve">Non-linear manifold learning algorithms seek to discover a low-dimensional embedding (or a manifold) within the high-dimensional input data. These methods can preserve the intrinsic geometry (including local neighbourhood and data topology) by approximating the underlying manifold, rather than relying on global linear projections such as PCA </w:t>
      </w:r>
      <w:r w:rsidR="006A4BE0">
        <w:fldChar w:fldCharType="begin"/>
      </w:r>
      <w:r w:rsidR="00531D9B">
        <w:instrText xml:space="preserve"> ADDIN ZOTERO_ITEM CSL_CITATION {"citationID":"BgvYsA5o","properties":{"formattedCitation":"(21,22)","plainCitation":"(21,22)","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6A4BE0">
        <w:fldChar w:fldCharType="separate"/>
      </w:r>
      <w:r w:rsidR="00531D9B" w:rsidRPr="00531D9B">
        <w:t>(21,22)</w:t>
      </w:r>
      <w:r w:rsidR="006A4BE0">
        <w:fldChar w:fldCharType="end"/>
      </w:r>
      <w:r w:rsidR="006A4BE0">
        <w:t>.</w:t>
      </w:r>
    </w:p>
    <w:p w14:paraId="1324D05E" w14:textId="729F31D2" w:rsidR="56182EED" w:rsidRDefault="56182EED" w:rsidP="2452C7FA">
      <w:r>
        <w:t xml:space="preserve"> </w:t>
      </w:r>
    </w:p>
    <w:p w14:paraId="0C38BFA2" w14:textId="3F6C8143" w:rsidR="56182EED" w:rsidRDefault="56182EED" w:rsidP="2452C7FA">
      <w:r>
        <w:t xml:space="preserve">Each detected spike waveform can be viewed as a high-dimensional vector in spike sorting. We can consider that the shapes of spikes vary from their ‘true shape’ due to recording artefacts. Therefore, non-linear manifold feature extraction techniques may disentangle these factors by yielding robust embeddings to perturbations </w:t>
      </w:r>
      <w:r w:rsidR="006A4BE0">
        <w:fldChar w:fldCharType="begin"/>
      </w:r>
      <w:r w:rsidR="00531D9B">
        <w:instrText xml:space="preserve"> ADDIN ZOTERO_ITEM CSL_CITATION {"citationID":"6HZmpJRP","properties":{"formattedCitation":"(23)","plainCitation":"(23)","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6A4BE0">
        <w:fldChar w:fldCharType="separate"/>
      </w:r>
      <w:r w:rsidR="00531D9B" w:rsidRPr="00531D9B">
        <w:t>(23)</w:t>
      </w:r>
      <w:r w:rsidR="006A4BE0">
        <w:fldChar w:fldCharType="end"/>
      </w:r>
      <w:r w:rsidR="006A4BE0">
        <w:t xml:space="preserve"> </w:t>
      </w:r>
      <w:r>
        <w:t xml:space="preserve">and offer separability in overlapping clusters (generated by linear techniques). Moreover, modern manifold techniques have been designed to handle large volumes of data by employing sparse neighbourhood graphs and optimisation for scalability </w:t>
      </w:r>
      <w:r w:rsidR="006A4BE0">
        <w:fldChar w:fldCharType="begin"/>
      </w:r>
      <w:r w:rsidR="00531D9B">
        <w:instrText xml:space="preserve"> ADDIN ZOTERO_ITEM CSL_CITATION {"citationID":"TYfIiBVi","properties":{"formattedCitation":"(24,25)","plainCitation":"(24,25)","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6A4BE0">
        <w:fldChar w:fldCharType="separate"/>
      </w:r>
      <w:r w:rsidR="00531D9B" w:rsidRPr="00531D9B">
        <w:t>(24,25)</w:t>
      </w:r>
      <w:r w:rsidR="006A4BE0">
        <w:fldChar w:fldCharType="end"/>
      </w:r>
      <w:r w:rsidR="006A4BE0">
        <w:t xml:space="preserve">. </w:t>
      </w:r>
      <w:r>
        <w:t xml:space="preserve">This makes them a viable candidate for the spike sorting of high-density probes.  </w:t>
      </w:r>
    </w:p>
    <w:p w14:paraId="62D49C50" w14:textId="5E85E753" w:rsidR="2452C7FA" w:rsidRDefault="2452C7FA"/>
    <w:p w14:paraId="4D3C2018" w14:textId="61AA60B1" w:rsidR="00284D80" w:rsidRPr="00C970C2" w:rsidRDefault="00284D80" w:rsidP="2452C7FA">
      <w:pPr>
        <w:pStyle w:val="Heading2"/>
      </w:pPr>
      <w:r w:rsidRPr="2452C7FA">
        <w:rPr>
          <w:rStyle w:val="Heading2Char"/>
        </w:rPr>
        <w:t xml:space="preserve">The challenges of spike sorting </w:t>
      </w:r>
    </w:p>
    <w:p w14:paraId="2651F71C" w14:textId="364C6EF0" w:rsidR="41283C3C" w:rsidRPr="00195CC3" w:rsidRDefault="41283C3C" w:rsidP="2452C7FA">
      <w:pPr>
        <w:rPr>
          <w:lang w:val="en-GB"/>
        </w:rPr>
      </w:pPr>
      <w:r w:rsidRPr="2452C7FA">
        <w:rPr>
          <w:lang w:val="en-GB"/>
        </w:rPr>
        <w:t>Spike sorting is inherently complex for several reasons</w:t>
      </w:r>
      <w:r w:rsidR="00531D9B">
        <w:rPr>
          <w:lang w:val="en-GB"/>
        </w:rPr>
        <w:t xml:space="preserve"> </w:t>
      </w:r>
      <w:r w:rsidR="00531D9B">
        <w:rPr>
          <w:lang w:val="en-GB"/>
        </w:rPr>
        <w:fldChar w:fldCharType="begin"/>
      </w:r>
      <w:r w:rsidR="00531D9B">
        <w:rPr>
          <w:lang w:val="en-GB"/>
        </w:rPr>
        <w:instrText xml:space="preserve"> ADDIN ZOTERO_ITEM CSL_CITATION {"citationID":"z8TX1od6","properties":{"formattedCitation":"(26)","plainCitation":"(26)","noteIndex":0},"citationItems":[{"id":62,"uris":["http://zotero.org/users/8619560/items/BN5NWN5C"],"itemData":{"id":62,"type":"article-journal","abstract":"Space Breakdown Method (SBM) is a clustering algorithm that was developed specifically for low-dimensional neuronal spike sorting. Cluster overlap and imbalance are common characteristics of neuronal data that produce difficulties for clustering methods. SBM is able to identify overlapping clusters through its design of cluster centre identification and the expansion of these centres. SBM’s approach is to divide the distribution of values of each feature into chunks of equal size. In each of these chunks, the number of points is counted and based on this number the centres of clusters are found and expanded. SBM has been shown to be a contender for other well-known clustering algorithms especially for the particular case of two dimensions while being too computationally expensive for high-dimensional data. Here, we present two main improvements to the original algorithm in order to increase its ability to deal with high-dimensional data while preserving its performance: the initial array structure was substituted with a graph structure and the number of partitions has been made feature-dependent, denominating this improved version as the Improved Space Breakdown Method (ISBM). In addition, we propose a clustering validation metric that does not punish overclustering and such obtains more suitable evaluations of clustering for spike sorting. Extracellular data recorded from the brain is unlabelled, therefore we have chosen simulated neural data, to which we have the ground truth, to evaluate more accurately the performance. Evaluations conducted on synthetic data indicate that the proposed improvements reduce the space and time complexity of the original algorithm, while simultaneously leading to an increased performance on neural data when compared with other state-of-the-art algorithms.Code available athttps://github.com/ArdeleanRichard/Space-Breakdown-Method.","container-title":"Frontiers in Computational Neuroscience","ISSN":"1662-5188","license":"All rights reserved","source":"Frontiers","title":"Improved space breakdown method – A robust clustering technique for spike sorting","URL":"https://www.frontiersin.org/articles/10.3389/fncom.2023.1019637","volume":"17","author":[{"family":"Ardelean","given":"Eugen-Richard"},{"family":"Ichim","given":"Ana-Maria"},{"family":"Dînşoreanu","given":"Mihaela"},{"family":"Mureşan","given":"Raul Cristian"}],"accessed":{"date-parts":[["2023",2,20]]},"issued":{"date-parts":[["2023"]]}}}],"schema":"https://github.com/citation-style-language/schema/raw/master/csl-citation.json"} </w:instrText>
      </w:r>
      <w:r w:rsidR="00531D9B">
        <w:rPr>
          <w:lang w:val="en-GB"/>
        </w:rPr>
        <w:fldChar w:fldCharType="separate"/>
      </w:r>
      <w:r w:rsidR="00531D9B" w:rsidRPr="00531D9B">
        <w:t>(26)</w:t>
      </w:r>
      <w:r w:rsidR="00531D9B">
        <w:rPr>
          <w:lang w:val="en-GB"/>
        </w:rPr>
        <w:fldChar w:fldCharType="end"/>
      </w:r>
      <w:r w:rsidRPr="2452C7FA">
        <w:rPr>
          <w:lang w:val="en-GB"/>
        </w:rPr>
        <w:t xml:space="preserve">. Brain recordings are inherently subject to the distortion of the spike waveforms due to the reasons specified above; these </w:t>
      </w:r>
      <w:r w:rsidRPr="2452C7FA">
        <w:rPr>
          <w:lang w:val="en-GB"/>
        </w:rPr>
        <w:lastRenderedPageBreak/>
        <w:t xml:space="preserve">phenomena affecting spike shape generate clusters that do not have a well-defined separation boundary. This overlap of clusters is a struggle for most clustering algorithms, especially if coupled with data imbalance. Cluster imbalance in neuronal data appears from the variability in the firing rate of neurons. Neuronal activity is dynamically modulated by neural circuits, causing individual cells to fire at widely varying rates </w:t>
      </w:r>
      <w:r w:rsidR="006A4BE0" w:rsidRPr="00041F9F">
        <w:fldChar w:fldCharType="begin"/>
      </w:r>
      <w:r w:rsidR="00531D9B">
        <w:instrText xml:space="preserve"> ADDIN ZOTERO_ITEM CSL_CITATION {"citationID":"gDYteSQG","properties":{"formattedCitation":"(27,28)","plainCitation":"(27,28)","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6A4BE0" w:rsidRPr="00041F9F">
        <w:fldChar w:fldCharType="separate"/>
      </w:r>
      <w:r w:rsidR="00531D9B" w:rsidRPr="00531D9B">
        <w:t>(27,28)</w:t>
      </w:r>
      <w:r w:rsidR="006A4BE0" w:rsidRPr="00041F9F">
        <w:fldChar w:fldCharType="end"/>
      </w:r>
      <w:r w:rsidR="006A4BE0" w:rsidRPr="00153EC8">
        <w:rPr>
          <w:lang w:val="en-GB"/>
        </w:rPr>
        <w:t xml:space="preserve">; </w:t>
      </w:r>
      <w:r w:rsidRPr="2452C7FA">
        <w:rPr>
          <w:lang w:val="en-GB"/>
        </w:rPr>
        <w:t xml:space="preserve">this variability generates clusters of disparate sizes and yields an intrinsic imbalance in the dataset. Moreover, neuronal activity takes place on a millisecond timescale, thus even relatively short brain recording sessions can produce a vast quantity of data </w:t>
      </w:r>
      <w:r w:rsidR="006A4BE0" w:rsidRPr="00041F9F">
        <w:fldChar w:fldCharType="begin"/>
      </w:r>
      <w:r w:rsidR="006002FA">
        <w:instrText xml:space="preserve"> ADDIN ZOTERO_ITEM CSL_CITATION {"citationID":"84OEPtpq","properties":{"formattedCitation":"(2)","plainCitation":"(2)","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6A4BE0" w:rsidRPr="00041F9F">
        <w:fldChar w:fldCharType="separate"/>
      </w:r>
      <w:r w:rsidR="006002FA" w:rsidRPr="006002FA">
        <w:t>(2)</w:t>
      </w:r>
      <w:r w:rsidR="006A4BE0" w:rsidRPr="00041F9F">
        <w:fldChar w:fldCharType="end"/>
      </w:r>
      <w:r w:rsidR="006A4BE0">
        <w:t xml:space="preserve">. </w:t>
      </w:r>
      <w:r w:rsidRPr="2452C7FA">
        <w:rPr>
          <w:lang w:val="en-GB"/>
        </w:rPr>
        <w:t xml:space="preserve">In this context, single-unit activity refers to the spikes of one neuron that can be isolated as a single cluster. In contrast, spikes from more distant neurons typically appear with lower amplitudes (poor signal-to-noise ratio), and cannot be reliably separated (resulting in a single cluster being identified)—these are generally referred to as multiunit activity </w:t>
      </w:r>
      <w:r w:rsidR="006A4BE0" w:rsidRPr="00041F9F">
        <w:fldChar w:fldCharType="begin"/>
      </w:r>
      <w:r w:rsidR="006A4BE0">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6A4BE0" w:rsidRPr="00041F9F">
        <w:fldChar w:fldCharType="separate"/>
      </w:r>
      <w:r w:rsidR="006A4BE0" w:rsidRPr="00E91DC1">
        <w:t>(5)</w:t>
      </w:r>
      <w:r w:rsidR="006A4BE0" w:rsidRPr="00041F9F">
        <w:fldChar w:fldCharType="end"/>
      </w:r>
      <w:r w:rsidR="006A4BE0" w:rsidRPr="00153EC8">
        <w:rPr>
          <w:lang w:val="en-GB"/>
        </w:rPr>
        <w:t>.</w:t>
      </w:r>
    </w:p>
    <w:p w14:paraId="2BF15C83" w14:textId="056B98E1" w:rsidR="41283C3C" w:rsidRDefault="41283C3C" w:rsidP="2452C7FA">
      <w:r w:rsidRPr="2452C7FA">
        <w:rPr>
          <w:lang w:val="en-GB"/>
        </w:rPr>
        <w:t xml:space="preserve">These non-linear manifold feature extraction methods often outperform linear feature spaces </w:t>
      </w:r>
      <w:r w:rsidR="006A4BE0">
        <w:fldChar w:fldCharType="begin"/>
      </w:r>
      <w:r w:rsidR="00531D9B">
        <w:instrText xml:space="preserve"> ADDIN ZOTERO_ITEM CSL_CITATION {"citationID":"GKH8wVEn","properties":{"formattedCitation":"(29)","plainCitation":"(29)","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rsidR="006A4BE0">
        <w:fldChar w:fldCharType="separate"/>
      </w:r>
      <w:r w:rsidR="00531D9B" w:rsidRPr="00531D9B">
        <w:t>(29)</w:t>
      </w:r>
      <w:r w:rsidR="006A4BE0">
        <w:fldChar w:fldCharType="end"/>
      </w:r>
      <w:r w:rsidR="006A4BE0" w:rsidRPr="00C42E44">
        <w:t xml:space="preserve"> </w:t>
      </w:r>
      <w:r w:rsidRPr="2452C7FA">
        <w:rPr>
          <w:lang w:val="en-GB"/>
        </w:rPr>
        <w:t xml:space="preserve">and may be able to simultaneously denoise waveforms, which can create dense clusters and increase the variability between the spikes of different neurons, which can create separable clusters. In this study, we therefore evaluate a suite of representative non-linear feature extractors (e.g., Isomap, LLE, Spectral Embedding, Diffusion Maps, UMAP, TriMap) in comparison with traditional feature extraction methods and other non-linear feature extraction methods, to systematically compare how each manifold embedding influences cluster separability and spike-sorting performance across datasets. </w:t>
      </w:r>
    </w:p>
    <w:p w14:paraId="57D4BBF4" w14:textId="18BE5A4B" w:rsidR="41283C3C" w:rsidRDefault="41283C3C" w:rsidP="2452C7FA">
      <w:r w:rsidRPr="2452C7FA">
        <w:rPr>
          <w:lang w:val="en-GB"/>
        </w:rPr>
        <w:t>The paper is structured as follows. Section 2 reviews traditional feature‐extraction techniques and their performance in spike sorting, outlines the proposed methods, and describes the datasets and evaluation metrics. In Section 3, we assess the methods across multiple metrics and offer a critical interpretation of their performance. Finally, Section 4 examines the limitations of the methods proposed for spike sorting and presents our concluding findings.</w:t>
      </w:r>
    </w:p>
    <w:p w14:paraId="04102BCA" w14:textId="6EB3F635" w:rsidR="00FF30DF" w:rsidRDefault="00FF30DF" w:rsidP="00FF30DF">
      <w:pPr>
        <w:pStyle w:val="Heading1"/>
      </w:pPr>
      <w:r>
        <w:t>Materials and Methods</w:t>
      </w:r>
    </w:p>
    <w:p w14:paraId="4A6942D1" w14:textId="51043779" w:rsidR="00284D80" w:rsidRDefault="00284D80" w:rsidP="00284D80">
      <w:pPr>
        <w:pStyle w:val="Heading2"/>
      </w:pPr>
      <w:r>
        <w:t xml:space="preserve">Feature </w:t>
      </w:r>
      <w:r w:rsidR="002B0E90">
        <w:t>e</w:t>
      </w:r>
      <w:r>
        <w:t>xtraction</w:t>
      </w:r>
      <w:r w:rsidR="002B0E90">
        <w:t xml:space="preserve"> algorithms</w:t>
      </w:r>
    </w:p>
    <w:p w14:paraId="4D125528" w14:textId="6E1E29ED" w:rsidR="29E38713" w:rsidRDefault="29E38713" w:rsidP="2452C7FA">
      <w:pPr>
        <w:spacing w:after="0"/>
      </w:pPr>
      <w:r>
        <w:t xml:space="preserve">The most important step of the spike sorting pipeline is the feature extraction, where the high-dimensional space of the spike waveform is projected to a usually lower-dimensional space, which contains the most informative features. The purpose is thus dual, to preserve as much as possible from the data structure of the original feature space in the reduced space and simultaneously reduce the space as much as possible. There are many criteria by which feature extraction methods may be categorised, such as convexity or linearity </w:t>
      </w:r>
      <w:r w:rsidR="006002FA">
        <w:fldChar w:fldCharType="begin"/>
      </w:r>
      <w:r w:rsidR="00531D9B">
        <w:instrText xml:space="preserve"> ADDIN ZOTERO_ITEM CSL_CITATION {"citationID":"Q9vzz3vx","properties":{"formattedCitation":"(30)","plainCitation":"(30)","noteIndex":0},"citationItems":[{"id":"VaROi9kY/SKXs79mx","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6002FA">
        <w:fldChar w:fldCharType="separate"/>
      </w:r>
      <w:r w:rsidR="00531D9B" w:rsidRPr="00531D9B">
        <w:t>(30)</w:t>
      </w:r>
      <w:r w:rsidR="006002FA">
        <w:fldChar w:fldCharType="end"/>
      </w:r>
      <w:r w:rsidR="006002FA">
        <w:t xml:space="preserve">. </w:t>
      </w:r>
      <w:r>
        <w:t>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2452C7FA">
        <w:rPr>
          <w:rStyle w:val="Heading3Char"/>
        </w:rPr>
        <w:t>Linear feature extraction methods</w:t>
      </w:r>
    </w:p>
    <w:p w14:paraId="4A34750F" w14:textId="14BD667B" w:rsidR="0F6B7EC2" w:rsidRDefault="0F6B7EC2" w:rsidP="2452C7FA">
      <w:pPr>
        <w:spacing w:after="0"/>
      </w:pPr>
      <w:r>
        <w:t>The most common algorithm for feature extraction is Principal Component Analysis (PCA)</w:t>
      </w:r>
      <w:r w:rsidR="006002FA">
        <w:t xml:space="preserve"> </w:t>
      </w:r>
      <w:r w:rsidR="006002FA">
        <w:fldChar w:fldCharType="begin"/>
      </w:r>
      <w:r w:rsidR="00531D9B">
        <w:instrText xml:space="preserve"> ADDIN ZOTERO_ITEM CSL_CITATION {"citationID":"p6qMRhD6","properties":{"formattedCitation":"(22)","plainCitation":"(22)","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6002FA">
        <w:fldChar w:fldCharType="separate"/>
      </w:r>
      <w:r w:rsidR="00531D9B" w:rsidRPr="00531D9B">
        <w:t>(22)</w:t>
      </w:r>
      <w:r w:rsidR="006002FA">
        <w:fldChar w:fldCharType="end"/>
      </w:r>
      <w:r>
        <w:t xml:space="preserve">, and it has been thoroughly used in spike sorting </w:t>
      </w:r>
      <w:r w:rsidR="006002FA">
        <w:fldChar w:fldCharType="begin"/>
      </w:r>
      <w:r w:rsidR="00531D9B">
        <w:instrText xml:space="preserve"> ADDIN ZOTERO_ITEM CSL_CITATION {"citationID":"DsBNY4ml","properties":{"formattedCitation":"(5,21)","plainCitation":"(5,21)","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6002FA">
        <w:fldChar w:fldCharType="separate"/>
      </w:r>
      <w:r w:rsidR="00531D9B" w:rsidRPr="00531D9B">
        <w:t>(5,21)</w:t>
      </w:r>
      <w:r w:rsidR="006002FA">
        <w:fldChar w:fldCharType="end"/>
      </w:r>
      <w:r w:rsidR="006002FA">
        <w:t xml:space="preserve"> </w:t>
      </w:r>
      <w:r>
        <w:t xml:space="preserve">as well. Even recently developed spike sorting pipelines employ PCA in their computations </w:t>
      </w:r>
      <w:r w:rsidR="006002FA">
        <w:fldChar w:fldCharType="begin"/>
      </w:r>
      <w:r w:rsidR="00531D9B">
        <w:instrText xml:space="preserve"> ADDIN ZOTERO_ITEM CSL_CITATION {"citationID":"R4OYvWqu","properties":{"formattedCitation":"(31)","plainCitation":"(31)","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6002FA">
        <w:fldChar w:fldCharType="separate"/>
      </w:r>
      <w:r w:rsidR="00531D9B" w:rsidRPr="00531D9B">
        <w:t>(31)</w:t>
      </w:r>
      <w:r w:rsidR="006002FA">
        <w:fldChar w:fldCharType="end"/>
      </w:r>
      <w:r w:rsidR="006002FA">
        <w:t xml:space="preserve">. </w:t>
      </w:r>
      <w:r>
        <w:t xml:space="preserve">PCA identifies orthogonal directions, or </w:t>
      </w:r>
      <w:r>
        <w:lastRenderedPageBreak/>
        <w:t xml:space="preserve">eigenvectors, based on maximum variance. PCA projects the original feature space into a new feature space, called principal components, based on the eigenvectors obtained through the eigendecomposition. Essentially, PCA rotates the coordinate system to align with maximum variance. Dimensionality reduction can be achieved by discarding components while preserving data variance, most commonly only the first two or three principal components represent 70-80% of the variance of the original feature space, and only these are kept </w:t>
      </w:r>
      <w:r w:rsidR="006002FA">
        <w:fldChar w:fldCharType="begin"/>
      </w:r>
      <w:r w:rsidR="00531D9B">
        <w:instrText xml:space="preserve"> ADDIN ZOTERO_ITEM CSL_CITATION {"citationID":"8GU3GJjY","properties":{"formattedCitation":"(32,33)","plainCitation":"(32,33)","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02FA">
        <w:fldChar w:fldCharType="separate"/>
      </w:r>
      <w:r w:rsidR="00531D9B" w:rsidRPr="00531D9B">
        <w:t>(32,33)</w:t>
      </w:r>
      <w:r w:rsidR="006002FA">
        <w:fldChar w:fldCharType="end"/>
      </w:r>
      <w:r w:rsidR="006002FA">
        <w:t xml:space="preserve">. </w:t>
      </w:r>
      <w:r>
        <w:t xml:space="preserve">However, variance may not be the best approach for the separability of clusters </w:t>
      </w:r>
      <w:r w:rsidR="006002FA">
        <w:fldChar w:fldCharType="begin"/>
      </w:r>
      <w:r w:rsidR="008E7B70">
        <w:instrText xml:space="preserve"> ADDIN ZOTERO_ITEM CSL_CITATION {"citationID":"VANEXotR","properties":{"formattedCitation":"(3,5)","plainCitation":"(3,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6002FA">
        <w:fldChar w:fldCharType="separate"/>
      </w:r>
      <w:r w:rsidR="008E7B70" w:rsidRPr="008E7B70">
        <w:t>(3,5)</w:t>
      </w:r>
      <w:r w:rsidR="006002FA">
        <w:fldChar w:fldCharType="end"/>
      </w:r>
      <w:r w:rsidR="006002FA">
        <w:t xml:space="preserve">, </w:t>
      </w:r>
      <w:r>
        <w:t xml:space="preserve">as the discarded low-variance features may encode more information for separability.  </w:t>
      </w:r>
    </w:p>
    <w:p w14:paraId="6D8C00AD" w14:textId="0383B0E5" w:rsidR="0F6B7EC2" w:rsidRDefault="0F6B7EC2" w:rsidP="2452C7FA">
      <w:pPr>
        <w:spacing w:after="0"/>
      </w:pPr>
      <w:r>
        <w:t xml:space="preserve"> </w:t>
      </w:r>
    </w:p>
    <w:p w14:paraId="4D9CC01A" w14:textId="73A4B8C0" w:rsidR="0F6B7EC2" w:rsidRDefault="0F6B7EC2" w:rsidP="2452C7FA">
      <w:pPr>
        <w:spacing w:after="0"/>
      </w:pPr>
      <w:r>
        <w:t xml:space="preserve">Multidimensional Scaling (MDS) </w:t>
      </w:r>
      <w:r w:rsidR="006002FA">
        <w:fldChar w:fldCharType="begin"/>
      </w:r>
      <w:r w:rsidR="00531D9B">
        <w:instrText xml:space="preserve"> ADDIN ZOTERO_ITEM CSL_CITATION {"citationID":"SwpZeB0x","properties":{"formattedCitation":"(34)","plainCitation":"(34)","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6002FA">
        <w:fldChar w:fldCharType="separate"/>
      </w:r>
      <w:r w:rsidR="00531D9B" w:rsidRPr="00531D9B">
        <w:t>(34)</w:t>
      </w:r>
      <w:r w:rsidR="006002FA">
        <w:fldChar w:fldCharType="end"/>
      </w:r>
      <w:r w:rsidR="006002FA">
        <w:t xml:space="preserve"> </w:t>
      </w:r>
      <w:r>
        <w:t xml:space="preserve">creates low-dimensional representations that attempt to preserve the relationship between data points. Its classical version computes a distance matrix between all points to find coordinates in a lower-dimensional space that best match the original distances by minimising a stress function. By preserving original distances, it can be considered a linear approach. For the Euclidean distance, MDS produces results similar to those of PCA. </w:t>
      </w:r>
    </w:p>
    <w:p w14:paraId="7F2973BF" w14:textId="0362B81C" w:rsidR="0F6B7EC2" w:rsidRDefault="0F6B7EC2" w:rsidP="2452C7FA">
      <w:pPr>
        <w:spacing w:after="0"/>
      </w:pPr>
      <w:r>
        <w:t xml:space="preserve"> </w:t>
      </w:r>
    </w:p>
    <w:p w14:paraId="44EE1ECE" w14:textId="07DB77AC" w:rsidR="0F6B7EC2" w:rsidRDefault="0F6B7EC2" w:rsidP="2452C7FA">
      <w:pPr>
        <w:spacing w:after="0"/>
      </w:pPr>
      <w:r>
        <w:t xml:space="preserve">Independent Component Analysis (ICA) </w:t>
      </w:r>
      <w:r w:rsidR="006002FA">
        <w:fldChar w:fldCharType="begin"/>
      </w:r>
      <w:r w:rsidR="00531D9B">
        <w:instrText xml:space="preserve"> ADDIN ZOTERO_ITEM CSL_CITATION {"citationID":"fhLewlpC","properties":{"formattedCitation":"(35)","plainCitation":"(35)","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006002FA">
        <w:fldChar w:fldCharType="separate"/>
      </w:r>
      <w:r w:rsidR="00531D9B" w:rsidRPr="00531D9B">
        <w:t>(35)</w:t>
      </w:r>
      <w:r w:rsidR="006002FA">
        <w:fldChar w:fldCharType="end"/>
      </w:r>
      <w:r w:rsidR="006002FA">
        <w:t xml:space="preserve"> </w:t>
      </w:r>
      <w:r>
        <w:t xml:space="preserve">was designed to separate multivariate signals into independent components. Nevertheless, it was also shown to be highly performant in the spike sorting domain </w:t>
      </w:r>
      <w:r w:rsidR="006002FA">
        <w:fldChar w:fldCharType="begin"/>
      </w:r>
      <w:r w:rsidR="00531D9B">
        <w:instrText xml:space="preserve"> ADDIN ZOTERO_ITEM CSL_CITATION {"citationID":"nRMCMSHJ","properties":{"formattedCitation":"(36,37)","plainCitation":"(36,37)","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6002FA">
        <w:fldChar w:fldCharType="separate"/>
      </w:r>
      <w:r w:rsidR="00531D9B" w:rsidRPr="00531D9B">
        <w:t>(36,37)</w:t>
      </w:r>
      <w:r w:rsidR="006002FA">
        <w:fldChar w:fldCharType="end"/>
      </w:r>
      <w:r w:rsidR="006002FA">
        <w:t xml:space="preserve">. </w:t>
      </w:r>
      <w:r>
        <w:t>In contrast to PCA, which finds uncorrelated components, ICA seeks statistically independent sources by iteratively maximising non-Gaussianity (using measures like kurtosis or negentropy). Thus, ICA works under the assumption that the signals are linear mixtures of non-Gaussian independent signals. The ICA algorithm effectively unmixes the signals by finding an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2452C7FA">
        <w:rPr>
          <w:rStyle w:val="Heading3Char"/>
        </w:rPr>
        <w:t>Non-linear feature extraction methods</w:t>
      </w:r>
    </w:p>
    <w:p w14:paraId="63E96C7E" w14:textId="6FE03634" w:rsidR="32C789CC" w:rsidRDefault="32C789CC" w:rsidP="2452C7FA">
      <w:pPr>
        <w:spacing w:after="0"/>
      </w:pPr>
      <w:r>
        <w:t xml:space="preserve">Kernel PCA (KPCA) </w:t>
      </w:r>
      <w:r w:rsidR="006002FA">
        <w:fldChar w:fldCharType="begin"/>
      </w:r>
      <w:r w:rsidR="00531D9B">
        <w:instrText xml:space="preserve"> ADDIN ZOTERO_ITEM CSL_CITATION {"citationID":"dojcLmqM","properties":{"formattedCitation":"(38)","plainCitation":"(38)","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rsidR="006002FA">
        <w:fldChar w:fldCharType="separate"/>
      </w:r>
      <w:r w:rsidR="00531D9B" w:rsidRPr="00531D9B">
        <w:t>(38)</w:t>
      </w:r>
      <w:r w:rsidR="006002FA">
        <w:fldChar w:fldCharType="end"/>
      </w:r>
      <w:r w:rsidR="006002FA">
        <w:t xml:space="preserve"> </w:t>
      </w:r>
      <w:r>
        <w:t xml:space="preserve">is a non-linear extension of PCA through the use of the “kernel trick”. A non-linear kernel is utilised to map the input data into a possibly higher-dimensional feature space, followed by PCA. Through the computation and the extraction of the eigenvectors of the kernel matrix (representing the inner product space), KPCA can capture non-linear relationships that PCA misses without the additional computation of coordinates in the higher-dimensional space. </w:t>
      </w:r>
    </w:p>
    <w:p w14:paraId="46541EA5" w14:textId="3F05FB95" w:rsidR="32C789CC" w:rsidRDefault="32C789CC" w:rsidP="2452C7FA">
      <w:pPr>
        <w:spacing w:after="0"/>
      </w:pPr>
      <w:r>
        <w:t xml:space="preserve"> </w:t>
      </w:r>
    </w:p>
    <w:p w14:paraId="3B53650B" w14:textId="370851D5" w:rsidR="32C789CC" w:rsidRDefault="32C789CC" w:rsidP="2452C7FA">
      <w:pPr>
        <w:spacing w:after="0"/>
      </w:pPr>
      <w:r>
        <w:t xml:space="preserve">A non-metric version of Multidimensional Scaling (MDS) </w:t>
      </w:r>
      <w:r w:rsidR="006002FA">
        <w:fldChar w:fldCharType="begin"/>
      </w:r>
      <w:r w:rsidR="00531D9B">
        <w:instrText xml:space="preserve"> ADDIN ZOTERO_ITEM CSL_CITATION {"citationID":"DHi3FQ6p","properties":{"formattedCitation":"(34)","plainCitation":"(34)","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6002FA">
        <w:fldChar w:fldCharType="separate"/>
      </w:r>
      <w:r w:rsidR="00531D9B" w:rsidRPr="00531D9B">
        <w:t>(34)</w:t>
      </w:r>
      <w:r w:rsidR="006002FA">
        <w:fldChar w:fldCharType="end"/>
      </w:r>
      <w:r w:rsidR="006002FA">
        <w:t xml:space="preserve"> </w:t>
      </w:r>
      <w:r>
        <w:t xml:space="preserve">can preserve the ordering of distances rather than the values themselves. In other words, points closer than others in the original space are also closer in the embeddings obtained. This is achieved by transforming the original space using a monotonic function and iteratively minimising the same stress function. Through the ordering of distances, the non-metric MDS may be able to preserve the structure of data points when the relationship between similarity and distance is non-linear. </w:t>
      </w:r>
    </w:p>
    <w:p w14:paraId="687946C7" w14:textId="7C3E18A5" w:rsidR="32C789CC" w:rsidRDefault="32C789CC" w:rsidP="2452C7FA">
      <w:pPr>
        <w:spacing w:after="0"/>
      </w:pPr>
      <w:r>
        <w:t xml:space="preserve"> </w:t>
      </w:r>
    </w:p>
    <w:p w14:paraId="1314480B" w14:textId="578813B0" w:rsidR="32C789CC" w:rsidRDefault="32C789CC" w:rsidP="2452C7FA">
      <w:pPr>
        <w:spacing w:after="0"/>
      </w:pPr>
      <w:r>
        <w:t xml:space="preserve">Self-Organizing Map (SOM) </w:t>
      </w:r>
      <w:r w:rsidR="006002FA">
        <w:fldChar w:fldCharType="begin"/>
      </w:r>
      <w:r w:rsidR="00531D9B">
        <w:instrText xml:space="preserve"> ADDIN ZOTERO_ITEM CSL_CITATION {"citationID":"cEElBee3","properties":{"formattedCitation":"(39,40)","plainCitation":"(39,40)","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id":544,"uris":["http://zotero.org/users/8619560/items/6753QVDN"],"itemData":{"id":544,"type":"paper-conference","abstract":"Spike sorting strongly relies on the exploitation of similarity of features extracted from waveforms of superimposed spikes of neurons. Main issues of such a task are given by overlapping clusters due to imperfect features and cluster imbalance that is inherent to neuronal data, as different types of neurons exhibit various firing rates. Current techniques are still highly affected by these drawbacks. To address these issues, a Self-Organizing Map-based technique is proposed, which is a neural network capable of unsupervised learning from which the unified distance matrix is extracted and employed in an additional postprocessing step that allows the proposed method to substitute both the feature extraction and the clustering steps of the spike sorting pipeline. The performance evaluation encompasses synthetic datasets, which are publicly available for the purpose of benchmarking. These datasets contain a high number of clusters, allowing for comprehensive testing and comparison of the proposed method. The results of the evaluation indicate that the proposed method outperforms other state-of-the-art techniques in terms of spike sorting performance.","container-title":"2023 IEEE 19th International Conference on Intelligent Computer Communication and Processing (ICCP)","DOI":"10.1109/ICCP60212.2023.10398692","event-title":"2023 IEEE 19th International Conference on Intelligent Computer Communication and Processing (ICCP)","license":"All rights reserved","note":"ISSN: 2766-8495","page":"363-369","source":"IEEE Xplore","title":"Exploiting the Self-Organizing Map for Spike Sorting","URL":"https://ieeexplore.ieee.org/document/10398692","author":[{"family":"Ardelean","given":"Eugen-Richard"},{"family":"Grosu","given":"George Florin"},{"family":"Terebeş","given":"Romulus"},{"family":"Dînşoreanu","given":"Mihaela"}],"accessed":{"date-parts":[["2024",1,29]]},"issued":{"date-parts":[["2023",10]]}}}],"schema":"https://github.com/citation-style-language/schema/raw/master/csl-citation.json"} </w:instrText>
      </w:r>
      <w:r w:rsidR="006002FA">
        <w:fldChar w:fldCharType="separate"/>
      </w:r>
      <w:r w:rsidR="00531D9B" w:rsidRPr="00531D9B">
        <w:t>(39,40)</w:t>
      </w:r>
      <w:r w:rsidR="006002FA">
        <w:fldChar w:fldCharType="end"/>
      </w:r>
      <w:r w:rsidR="006002FA">
        <w:t xml:space="preserve"> </w:t>
      </w:r>
      <w:r>
        <w:t xml:space="preserve">creates a mapping between the data points and a two-dimensional grid where similar high-dimensional inputs are located nearby to each other. The grid of “neurons” is initialised in the low-dimensional space, followed by a training process where the </w:t>
      </w:r>
      <w:r>
        <w:lastRenderedPageBreak/>
        <w:t xml:space="preserve">input data is presented repeatedly to update the neuron (and the neighbourhood) that best matches the input. The competitive learning process of SOMs preserves the topology of the input data.  </w:t>
      </w:r>
    </w:p>
    <w:p w14:paraId="4AF5D886" w14:textId="7C5120F9" w:rsidR="32C789CC" w:rsidRDefault="32C789CC" w:rsidP="2452C7FA">
      <w:pPr>
        <w:spacing w:after="0"/>
      </w:pPr>
      <w:r>
        <w:t xml:space="preserve"> </w:t>
      </w:r>
    </w:p>
    <w:p w14:paraId="70C4BD64" w14:textId="4E601ECB" w:rsidR="32C789CC" w:rsidRDefault="32C789CC" w:rsidP="2452C7FA">
      <w:pPr>
        <w:spacing w:after="0"/>
      </w:pPr>
      <w:r>
        <w:t xml:space="preserve">Autoencoders (AE) </w:t>
      </w:r>
      <w:r w:rsidR="006002FA">
        <w:fldChar w:fldCharType="begin"/>
      </w:r>
      <w:r w:rsidR="00531D9B">
        <w:instrText xml:space="preserve"> ADDIN ZOTERO_ITEM CSL_CITATION {"citationID":"nlaMSFke","properties":{"formattedCitation":"(41\\uc0\\u8211{}43)","plainCitation":"(41–43)","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id":"VaROi9kY/yykdrTDh","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7,"uris":["http://zotero.org/users/8619560/items/PJ4BGRBX"],"itemData":{"id":47,"type":"article-journal","abstract":"Spike sorting is the process of grouping spikes of distinct neurons into their respective clusters. Most frequently, this grouping is performed by relying on the similarity of features extracted from spike shapes. In spite of recent developments, current methods have yet to achieve satisfactory performance and many investigators favour sorting manually, even though it is an intensive undertaking that requires prolonged allotments of time. To automate the process, a diverse array of machine learning techniques has been applied. The performance of these techniques depends however critically on the feature extraction step. Here, we propose deep learning using autoencoders as a feature extraction method and evaluate extensively the performance of multiple designs. The models presented are evaluated on publicly available synthetic and real “in vivo” datasets, with various numbers of clusters. The proposed methods indicate a higher performance for the process of spike sorting when compared to other state-of-the-art techniques.","container-title":"PLOS ONE","DOI":"10.1371/journal.pone.0282810","ISSN":"1932-6203","issue":"3","journalAbbreviation":"PLOS ONE","language":"en","license":"All rights reserved","note":"publisher: Public Library of Science","page":"e0282810","source":"PLoS Journals","title":"A study of autoencoders as a feature extraction technique for spike sorting","volume":"18","author":[{"family":"Ardelean","given":"Eugen-Richard"},{"family":"Coporîie","given":"Andreea"},{"family":"Ichim","given":"Ana-Maria"},{"family":"Dînșoreanu","given":"Mihaela"},{"family":"Mureșan","given":"Raul Cristian"}],"issued":{"date-parts":[["2023",3,9]]}}}],"schema":"https://github.com/citation-style-language/schema/raw/master/csl-citation.json"} </w:instrText>
      </w:r>
      <w:r w:rsidR="006002FA">
        <w:fldChar w:fldCharType="separate"/>
      </w:r>
      <w:r w:rsidR="00531D9B" w:rsidRPr="00531D9B">
        <w:t>(41–43)</w:t>
      </w:r>
      <w:r w:rsidR="006002FA">
        <w:fldChar w:fldCharType="end"/>
      </w:r>
      <w:r w:rsidR="00531D9B">
        <w:t xml:space="preserve"> </w:t>
      </w:r>
      <w:r>
        <w:t xml:space="preserve">are a type of neural network that are able to learn embeddings on the input data through an unsupervised approach. They are formed out of two sub-models, an encoder and a decoder. The encoder maps the input data to a latent embedding, while the decoder attempts to reconstruct the input data at the output. By optimising the reconstruction, the autoencoder manages to obtain a relevant low-dimensional representation of the input.  </w:t>
      </w:r>
    </w:p>
    <w:p w14:paraId="3CBBC61C" w14:textId="5AE7CF1F" w:rsidR="2452C7FA" w:rsidRDefault="2452C7FA" w:rsidP="2452C7FA">
      <w:pPr>
        <w:spacing w:after="0"/>
      </w:pPr>
    </w:p>
    <w:p w14:paraId="7266E77F" w14:textId="02240736" w:rsidR="0008347A" w:rsidRPr="00284729" w:rsidRDefault="00284D80" w:rsidP="00284729">
      <w:pPr>
        <w:pStyle w:val="Heading3"/>
        <w:rPr>
          <w:rFonts w:cs="Times New Roman"/>
        </w:rPr>
      </w:pPr>
      <w:r w:rsidRPr="2452C7FA">
        <w:rPr>
          <w:rStyle w:val="Heading3Char"/>
        </w:rPr>
        <w:t xml:space="preserve">Non-linear </w:t>
      </w:r>
      <w:r w:rsidR="00925259" w:rsidRPr="2452C7FA">
        <w:rPr>
          <w:rStyle w:val="Heading3Char"/>
        </w:rPr>
        <w:t xml:space="preserve">manifold </w:t>
      </w:r>
      <w:r w:rsidRPr="2452C7FA">
        <w:rPr>
          <w:rStyle w:val="Heading3Char"/>
        </w:rPr>
        <w:t>feature extraction methods</w:t>
      </w:r>
    </w:p>
    <w:p w14:paraId="71FB56A2" w14:textId="2A57FAE2" w:rsidR="12099730" w:rsidRDefault="12099730" w:rsidP="2452C7FA">
      <w:pPr>
        <w:spacing w:after="0"/>
      </w:pPr>
      <w:r w:rsidRPr="2452C7FA">
        <w:rPr>
          <w:color w:val="0E101A"/>
          <w:lang w:val="en-GB"/>
        </w:rPr>
        <w:t xml:space="preserve">Locally Linear Embedding (LLE) </w:t>
      </w:r>
      <w:r w:rsidR="006002FA">
        <w:fldChar w:fldCharType="begin"/>
      </w:r>
      <w:r w:rsidR="00531D9B">
        <w:instrText xml:space="preserve"> ADDIN ZOTERO_ITEM CSL_CITATION {"citationID":"r2VcIj9c","properties":{"formattedCitation":"(44)","plainCitation":"(44)","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6002FA">
        <w:fldChar w:fldCharType="separate"/>
      </w:r>
      <w:r w:rsidR="00531D9B" w:rsidRPr="00531D9B">
        <w:t>(44)</w:t>
      </w:r>
      <w:r w:rsidR="006002FA">
        <w:fldChar w:fldCharType="end"/>
      </w:r>
      <w:r w:rsidR="006002FA">
        <w:t xml:space="preserve"> </w:t>
      </w:r>
      <w:r w:rsidRPr="2452C7FA">
        <w:rPr>
          <w:color w:val="0E101A"/>
          <w:lang w:val="en-GB"/>
        </w:rPr>
        <w:t xml:space="preserve">preserves the local structure of data points by representing each as a weighted combination of its neighbours. It operates on the assumption that each neighbourhood of points lies close on a locally linear patch of the manifold. The three steps of LLE are: identifying the k-nearest neighbours of each point, computing the weights that best reconstruct each point based on its neighbours (by solving linear equations) and finding a low-dimensional representation that preserves the reconstruction weights (by solving an eigenvalue problem).  </w:t>
      </w:r>
    </w:p>
    <w:p w14:paraId="623898D1" w14:textId="6CB437E5" w:rsidR="12099730" w:rsidRDefault="12099730" w:rsidP="2452C7FA">
      <w:pPr>
        <w:spacing w:after="0"/>
      </w:pPr>
      <w:r w:rsidRPr="2452C7FA">
        <w:rPr>
          <w:color w:val="0E101A"/>
          <w:lang w:val="en-GB"/>
        </w:rPr>
        <w:t xml:space="preserve"> </w:t>
      </w:r>
    </w:p>
    <w:p w14:paraId="7CEA7BDD" w14:textId="6D7BEF9E" w:rsidR="12099730" w:rsidRDefault="12099730" w:rsidP="2452C7FA">
      <w:pPr>
        <w:spacing w:after="0"/>
      </w:pPr>
      <w:r w:rsidRPr="2452C7FA">
        <w:rPr>
          <w:color w:val="0E101A"/>
          <w:lang w:val="en-GB"/>
        </w:rPr>
        <w:t xml:space="preserve">Modified Locally Linear Embedding (MLLE) </w:t>
      </w:r>
      <w:r w:rsidR="006002FA">
        <w:fldChar w:fldCharType="begin"/>
      </w:r>
      <w:r w:rsidR="00531D9B">
        <w:instrText xml:space="preserve"> ADDIN ZOTERO_ITEM CSL_CITATION {"citationID":"HbtGWxnL","properties":{"formattedCitation":"(45)","plainCitation":"(45)","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6002FA">
        <w:fldChar w:fldCharType="separate"/>
      </w:r>
      <w:r w:rsidR="00531D9B" w:rsidRPr="00531D9B">
        <w:t>(45)</w:t>
      </w:r>
      <w:r w:rsidR="006002FA">
        <w:fldChar w:fldCharType="end"/>
      </w:r>
      <w:r w:rsidR="006002FA">
        <w:t xml:space="preserve"> </w:t>
      </w:r>
      <w:r w:rsidRPr="2452C7FA">
        <w:rPr>
          <w:color w:val="0E101A"/>
          <w:lang w:val="en-GB"/>
        </w:rPr>
        <w:t xml:space="preserve">is an extension of LLE which employs multiple weight vectors for each data point that obtain valid reconstructions. By employing alignment techniques, it allows for the identification of a global embedding that respects the constraints of each set of weight vectors.  </w:t>
      </w:r>
    </w:p>
    <w:p w14:paraId="09BAD211" w14:textId="7A8C2DCD" w:rsidR="12099730" w:rsidRDefault="12099730" w:rsidP="2452C7FA">
      <w:pPr>
        <w:spacing w:after="0"/>
      </w:pPr>
      <w:r w:rsidRPr="2452C7FA">
        <w:rPr>
          <w:color w:val="0E101A"/>
          <w:lang w:val="en-GB"/>
        </w:rPr>
        <w:t xml:space="preserve"> </w:t>
      </w:r>
    </w:p>
    <w:p w14:paraId="2776F1BC" w14:textId="1589FA69" w:rsidR="12099730" w:rsidRDefault="12099730" w:rsidP="2452C7FA">
      <w:pPr>
        <w:spacing w:after="0"/>
      </w:pPr>
      <w:r w:rsidRPr="2452C7FA">
        <w:rPr>
          <w:color w:val="0E101A"/>
          <w:lang w:val="en-GB"/>
        </w:rPr>
        <w:t xml:space="preserve">Hessian-based Locally Linear Embedding (HLLE) </w:t>
      </w:r>
      <w:r w:rsidR="006002FA">
        <w:fldChar w:fldCharType="begin"/>
      </w:r>
      <w:r w:rsidR="00531D9B">
        <w:instrText xml:space="preserve"> ADDIN ZOTERO_ITEM CSL_CITATION {"citationID":"n4c84uB2","properties":{"formattedCitation":"(46)","plainCitation":"(46)","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531D9B">
        <w:rPr>
          <w:rFonts w:ascii="Cambria Math" w:hAnsi="Cambria Math" w:cs="Cambria Math"/>
        </w:rPr>
        <w:instrText>∥</w:instrText>
      </w:r>
      <w:r w:rsidR="00531D9B">
        <w:instrText>Hf(m)</w:instrText>
      </w:r>
      <w:r w:rsidR="00531D9B">
        <w:rPr>
          <w:rFonts w:ascii="Cambria Math" w:hAnsi="Cambria Math" w:cs="Cambria Math"/>
        </w:rPr>
        <w:instrText>∥</w:instrText>
      </w:r>
      <w:r w:rsidR="00531D9B">
        <w:instrText xml:space="preserve"> F2 dm defined on functions f : M </w:instrText>
      </w:r>
      <w:r w:rsidR="00531D9B">
        <w:rPr>
          <w:rFonts w:ascii="Cambria Math" w:hAnsi="Cambria Math" w:cs="Cambria Math"/>
        </w:rPr>
        <w:instrText>↦</w:instrText>
      </w:r>
      <w:r w:rsidR="00531D9B">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rsidR="006002FA">
        <w:fldChar w:fldCharType="separate"/>
      </w:r>
      <w:r w:rsidR="00531D9B" w:rsidRPr="00531D9B">
        <w:t>(46)</w:t>
      </w:r>
      <w:r w:rsidR="006002FA">
        <w:fldChar w:fldCharType="end"/>
      </w:r>
      <w:r w:rsidR="006002FA">
        <w:t xml:space="preserve"> </w:t>
      </w:r>
      <w:r w:rsidRPr="2452C7FA">
        <w:rPr>
          <w:color w:val="0E101A"/>
          <w:lang w:val="en-GB"/>
        </w:rPr>
        <w:t xml:space="preserve">is another extension of LLE which use the Hessian operator to capture the local structure of the data. The Hessian matrix (representing the second derivative of the manifold) is computed for each neighbourhood of the nearest neighbours. HLLE identifies directions along which the manifold is locally flat by finding the null space of the Hessian. These directions form the basis for the low-dimensional embedding. </w:t>
      </w:r>
    </w:p>
    <w:p w14:paraId="67B34EB2" w14:textId="04F39D74" w:rsidR="12099730" w:rsidRDefault="12099730" w:rsidP="2452C7FA">
      <w:pPr>
        <w:spacing w:after="0"/>
      </w:pPr>
      <w:r w:rsidRPr="2452C7FA">
        <w:rPr>
          <w:color w:val="0E101A"/>
          <w:lang w:val="en-GB"/>
        </w:rPr>
        <w:t xml:space="preserve"> </w:t>
      </w:r>
    </w:p>
    <w:p w14:paraId="5E75BFB2" w14:textId="55844B2E" w:rsidR="12099730" w:rsidRDefault="12099730" w:rsidP="2452C7FA">
      <w:pPr>
        <w:spacing w:after="0"/>
      </w:pPr>
      <w:r w:rsidRPr="2452C7FA">
        <w:rPr>
          <w:color w:val="0E101A"/>
          <w:lang w:val="en-GB"/>
        </w:rPr>
        <w:t xml:space="preserve">Local Tangent Space Alignment (LTSA) </w:t>
      </w:r>
      <w:r w:rsidR="006002FA">
        <w:fldChar w:fldCharType="begin"/>
      </w:r>
      <w:r w:rsidR="00531D9B">
        <w:instrText xml:space="preserve"> ADDIN ZOTERO_ITEM CSL_CITATION {"citationID":"oN3uEUAf","properties":{"formattedCitation":"(47)","plainCitation":"(47)","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rsidR="006002FA">
        <w:fldChar w:fldCharType="separate"/>
      </w:r>
      <w:r w:rsidR="00531D9B" w:rsidRPr="00531D9B">
        <w:t>(47)</w:t>
      </w:r>
      <w:r w:rsidR="006002FA">
        <w:fldChar w:fldCharType="end"/>
      </w:r>
      <w:r w:rsidR="006002FA">
        <w:t xml:space="preserve"> </w:t>
      </w:r>
      <w:r w:rsidRPr="2452C7FA">
        <w:rPr>
          <w:color w:val="0E101A"/>
          <w:lang w:val="en-GB"/>
        </w:rPr>
        <w:t xml:space="preserve">is another extension of LLE, which aligns local tangent spaces to capture the global structure of the data. The tangent space is computed (as a linear approximation using principal components) for neighbourhoods as the k-nearest neighbours.  The embedding is found by aligning these tangent spaces (by solving an eigenvalue problem).  </w:t>
      </w:r>
    </w:p>
    <w:p w14:paraId="13F28FAF" w14:textId="1FC08544" w:rsidR="12099730" w:rsidRDefault="12099730" w:rsidP="2452C7FA">
      <w:pPr>
        <w:spacing w:after="0"/>
      </w:pPr>
      <w:r w:rsidRPr="2452C7FA">
        <w:rPr>
          <w:color w:val="0E101A"/>
          <w:lang w:val="en-GB"/>
        </w:rPr>
        <w:t xml:space="preserve"> </w:t>
      </w:r>
    </w:p>
    <w:p w14:paraId="5244A6CC" w14:textId="5F938D64" w:rsidR="12099730" w:rsidRDefault="12099730" w:rsidP="2452C7FA">
      <w:pPr>
        <w:spacing w:after="0"/>
      </w:pPr>
      <w:r w:rsidRPr="2452C7FA">
        <w:rPr>
          <w:color w:val="0E101A"/>
          <w:lang w:val="en-GB"/>
        </w:rPr>
        <w:t xml:space="preserve">Isometric Mapping, or Isomap </w:t>
      </w:r>
      <w:r w:rsidR="006002FA">
        <w:fldChar w:fldCharType="begin"/>
      </w:r>
      <w:r w:rsidR="00531D9B">
        <w:instrText xml:space="preserve"> ADDIN ZOTERO_ITEM CSL_CITATION {"citationID":"xsyRCdps","properties":{"formattedCitation":"(20)","plainCitation":"(20)","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6002FA">
        <w:fldChar w:fldCharType="separate"/>
      </w:r>
      <w:r w:rsidR="00531D9B" w:rsidRPr="00531D9B">
        <w:t>(20)</w:t>
      </w:r>
      <w:r w:rsidR="006002FA">
        <w:fldChar w:fldCharType="end"/>
      </w:r>
      <w:r w:rsidR="006002FA">
        <w:t xml:space="preserve">, </w:t>
      </w:r>
      <w:r w:rsidRPr="2452C7FA">
        <w:rPr>
          <w:color w:val="0E101A"/>
          <w:lang w:val="en-GB"/>
        </w:rPr>
        <w:t xml:space="preserve">attempts to maintain the geodesic distance between the data. Essentially, it flattens the manifold structure while preserving the geodesic distance. It constructs a graph connecting nodes to their nearest neighbours. A distance matrix is computed by computing the shortest paths between pairs of points/nodes. It concludes by applying MDS to obtain the low-dimensional space.  </w:t>
      </w:r>
    </w:p>
    <w:p w14:paraId="7603AF6E" w14:textId="6096558D" w:rsidR="12099730" w:rsidRDefault="12099730" w:rsidP="2452C7FA">
      <w:pPr>
        <w:spacing w:after="0"/>
      </w:pPr>
      <w:r w:rsidRPr="2452C7FA">
        <w:rPr>
          <w:color w:val="0E101A"/>
          <w:lang w:val="en-GB"/>
        </w:rPr>
        <w:t xml:space="preserve"> </w:t>
      </w:r>
    </w:p>
    <w:p w14:paraId="1ACB21B4" w14:textId="50CCB63C" w:rsidR="12099730" w:rsidRDefault="12099730" w:rsidP="2452C7FA">
      <w:pPr>
        <w:spacing w:after="0"/>
      </w:pPr>
      <w:r w:rsidRPr="2452C7FA">
        <w:rPr>
          <w:color w:val="0E101A"/>
          <w:lang w:val="en-GB"/>
        </w:rPr>
        <w:t xml:space="preserve">T-distributed Stochastic Neighbor Embedding (t-SNE) </w:t>
      </w:r>
      <w:r w:rsidR="006002FA">
        <w:fldChar w:fldCharType="begin"/>
      </w:r>
      <w:r w:rsidR="00531D9B">
        <w:instrText xml:space="preserve"> ADDIN ZOTERO_ITEM CSL_CITATION {"citationID":"5OBaDbQL","properties":{"formattedCitation":"(48)","plainCitation":"(48)","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rsidR="006002FA">
        <w:fldChar w:fldCharType="separate"/>
      </w:r>
      <w:r w:rsidR="00531D9B" w:rsidRPr="00531D9B">
        <w:t>(48)</w:t>
      </w:r>
      <w:r w:rsidR="006002FA">
        <w:fldChar w:fldCharType="end"/>
      </w:r>
      <w:r w:rsidR="006002FA">
        <w:t xml:space="preserve"> </w:t>
      </w:r>
      <w:r w:rsidRPr="2452C7FA">
        <w:rPr>
          <w:color w:val="0E101A"/>
          <w:lang w:val="en-GB"/>
        </w:rPr>
        <w:t xml:space="preserve">manages to create a lower-dimensional space by mapping high-dimensional data to lower dimensions through pairwise </w:t>
      </w:r>
      <w:r w:rsidRPr="2452C7FA">
        <w:rPr>
          <w:color w:val="0E101A"/>
          <w:lang w:val="en-GB"/>
        </w:rPr>
        <w:lastRenderedPageBreak/>
        <w:t xml:space="preserve">probability similarities while preserving both local and global structure. Gaussian distributions are used to compute the conditional probabilities that represent the similarities between the points in the original space. The t-distribution is used to compute the low-dimensional space's similarity probability distribution. T-SNE minimises the Kullback-Leibler divergence between input feature space and the reduced feature space by using the two distributions.  </w:t>
      </w:r>
    </w:p>
    <w:p w14:paraId="73D71B6B" w14:textId="50BC5B13" w:rsidR="12099730" w:rsidRDefault="12099730" w:rsidP="2452C7FA">
      <w:pPr>
        <w:spacing w:after="0"/>
      </w:pPr>
      <w:r w:rsidRPr="2452C7FA">
        <w:rPr>
          <w:color w:val="0E101A"/>
          <w:lang w:val="en-GB"/>
        </w:rPr>
        <w:t xml:space="preserve"> </w:t>
      </w:r>
    </w:p>
    <w:p w14:paraId="2E542BED" w14:textId="13E8DBB6" w:rsidR="12099730" w:rsidRDefault="12099730" w:rsidP="2452C7FA">
      <w:pPr>
        <w:spacing w:after="0"/>
      </w:pPr>
      <w:r w:rsidRPr="2452C7FA">
        <w:rPr>
          <w:color w:val="0E101A"/>
          <w:lang w:val="en-GB"/>
        </w:rPr>
        <w:t xml:space="preserve">Spectral embedding </w:t>
      </w:r>
      <w:r w:rsidR="006002FA">
        <w:fldChar w:fldCharType="begin"/>
      </w:r>
      <w:r w:rsidR="00531D9B">
        <w:instrText xml:space="preserve"> ADDIN ZOTERO_ITEM CSL_CITATION {"citationID":"4CrdR7U9","properties":{"formattedCitation":"(23)","plainCitation":"(23)","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6002FA">
        <w:fldChar w:fldCharType="separate"/>
      </w:r>
      <w:r w:rsidR="00531D9B" w:rsidRPr="00531D9B">
        <w:t>(23)</w:t>
      </w:r>
      <w:r w:rsidR="006002FA">
        <w:fldChar w:fldCharType="end"/>
      </w:r>
      <w:r w:rsidR="006002FA">
        <w:t xml:space="preserve"> </w:t>
      </w:r>
      <w:r w:rsidRPr="2452C7FA">
        <w:rPr>
          <w:color w:val="0E101A"/>
          <w:lang w:val="en-GB"/>
        </w:rPr>
        <w:t xml:space="preserve">constructs a weighted graph representing the data and uses its Laplacian matrix for dimensionality reduction to preserve local structures. The graph connects each point to its nearby points, computes the graph Laplacian matrix, and finds its eigenvectors corresponding to the smallest non-zero eigenvalues. These eigenvectors form the low-dimensional embedding. </w:t>
      </w:r>
    </w:p>
    <w:p w14:paraId="47A2FAB3" w14:textId="3B32B9FB" w:rsidR="12099730" w:rsidRDefault="12099730" w:rsidP="2452C7FA">
      <w:pPr>
        <w:spacing w:after="0"/>
      </w:pPr>
      <w:r w:rsidRPr="2452C7FA">
        <w:rPr>
          <w:color w:val="0E101A"/>
          <w:lang w:val="en-GB"/>
        </w:rPr>
        <w:t xml:space="preserve"> </w:t>
      </w:r>
    </w:p>
    <w:p w14:paraId="07D7A32E" w14:textId="1D538C1E" w:rsidR="12099730" w:rsidRDefault="12099730" w:rsidP="2452C7FA">
      <w:pPr>
        <w:spacing w:after="0"/>
      </w:pPr>
      <w:r w:rsidRPr="2452C7FA">
        <w:rPr>
          <w:color w:val="0E101A"/>
          <w:lang w:val="en-GB"/>
        </w:rPr>
        <w:t xml:space="preserve">Diffusion Map </w:t>
      </w:r>
      <w:r w:rsidR="006002FA">
        <w:t xml:space="preserve"> </w:t>
      </w:r>
      <w:r w:rsidR="006002FA">
        <w:fldChar w:fldCharType="begin"/>
      </w:r>
      <w:r w:rsidR="00531D9B">
        <w:instrText xml:space="preserve"> ADDIN ZOTERO_ITEM CSL_CITATION {"citationID":"acqGhdtS","properties":{"formattedCitation":"(49)","plainCitation":"(49)","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rsidR="006002FA">
        <w:fldChar w:fldCharType="separate"/>
      </w:r>
      <w:r w:rsidR="00531D9B" w:rsidRPr="00531D9B">
        <w:t>(49)</w:t>
      </w:r>
      <w:r w:rsidR="006002FA">
        <w:fldChar w:fldCharType="end"/>
      </w:r>
      <w:r w:rsidR="006002FA">
        <w:t xml:space="preserve"> </w:t>
      </w:r>
      <w:r w:rsidRPr="2452C7FA">
        <w:rPr>
          <w:color w:val="0E101A"/>
          <w:lang w:val="en-GB"/>
        </w:rPr>
        <w:t xml:space="preserve">uses diffusion processes on the manifold to capture the intrinsic structure of the data. A graph is constructed, where edges represent the probability of transitioning between points in a random walk. The eigenvectors of the normalised graph Laplacian are computed, which correspond to different time scales of the diffusion process. These eigenvectors are the low-dimensional embeddings created by preserving diffusion distances.  </w:t>
      </w:r>
    </w:p>
    <w:p w14:paraId="63D898C1" w14:textId="7D808BF7" w:rsidR="12099730" w:rsidRDefault="12099730" w:rsidP="2452C7FA">
      <w:pPr>
        <w:spacing w:after="0"/>
      </w:pPr>
      <w:r w:rsidRPr="2452C7FA">
        <w:rPr>
          <w:color w:val="0E101A"/>
          <w:lang w:val="en-GB"/>
        </w:rPr>
        <w:t xml:space="preserve"> </w:t>
      </w:r>
    </w:p>
    <w:p w14:paraId="0086A731" w14:textId="266F8250" w:rsidR="12099730" w:rsidRDefault="12099730" w:rsidP="2452C7FA">
      <w:pPr>
        <w:spacing w:after="0"/>
      </w:pPr>
      <w:r w:rsidRPr="2452C7FA">
        <w:rPr>
          <w:color w:val="0E101A"/>
          <w:lang w:val="en-GB"/>
        </w:rPr>
        <w:t xml:space="preserve">PHATE </w:t>
      </w:r>
      <w:r w:rsidR="006002FA">
        <w:fldChar w:fldCharType="begin"/>
      </w:r>
      <w:r w:rsidR="00531D9B">
        <w:instrText xml:space="preserve"> ADDIN ZOTERO_ITEM CSL_CITATION {"citationID":"iIQmIJVC","properties":{"formattedCitation":"(50)","plainCitation":"(50)","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rsidR="006002FA">
        <w:fldChar w:fldCharType="separate"/>
      </w:r>
      <w:r w:rsidR="00531D9B" w:rsidRPr="00531D9B">
        <w:t>(50)</w:t>
      </w:r>
      <w:r w:rsidR="006002FA">
        <w:fldChar w:fldCharType="end"/>
      </w:r>
      <w:r w:rsidR="006002FA">
        <w:t xml:space="preserve"> </w:t>
      </w:r>
      <w:r w:rsidRPr="2452C7FA">
        <w:rPr>
          <w:color w:val="0E101A"/>
          <w:lang w:val="en-GB"/>
        </w:rPr>
        <w:t xml:space="preserve">models diffusion processes through heat kernels to create an embedding that captures the intrinsic structure of the data. A neighbourhood graph is constructed and local affinities are computed. Diffusion is applied to capture multi-scale relationships, potential distances that preserve both local and global structure are computed and embedded into low dimensions using MDS.  </w:t>
      </w:r>
    </w:p>
    <w:p w14:paraId="7B001F41" w14:textId="59947739" w:rsidR="12099730" w:rsidRDefault="12099730" w:rsidP="2452C7FA">
      <w:pPr>
        <w:spacing w:after="0"/>
      </w:pPr>
      <w:r w:rsidRPr="2452C7FA">
        <w:rPr>
          <w:color w:val="0E101A"/>
          <w:lang w:val="en-GB"/>
        </w:rPr>
        <w:t xml:space="preserve"> </w:t>
      </w:r>
    </w:p>
    <w:p w14:paraId="4A9373DA" w14:textId="31296A85" w:rsidR="12099730" w:rsidRDefault="12099730" w:rsidP="2452C7FA">
      <w:pPr>
        <w:spacing w:after="0"/>
      </w:pPr>
      <w:r w:rsidRPr="2452C7FA">
        <w:rPr>
          <w:color w:val="0E101A"/>
          <w:lang w:val="en-GB"/>
        </w:rPr>
        <w:t xml:space="preserve">UMAP </w:t>
      </w:r>
      <w:r w:rsidR="006002FA">
        <w:fldChar w:fldCharType="begin"/>
      </w:r>
      <w:r w:rsidR="00531D9B">
        <w:instrText xml:space="preserve"> ADDIN ZOTERO_ITEM CSL_CITATION {"citationID":"P1px7lqH","properties":{"formattedCitation":"(25)","plainCitation":"(25)","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6002FA">
        <w:fldChar w:fldCharType="separate"/>
      </w:r>
      <w:r w:rsidR="00531D9B" w:rsidRPr="00531D9B">
        <w:t>(25)</w:t>
      </w:r>
      <w:r w:rsidR="006002FA">
        <w:fldChar w:fldCharType="end"/>
      </w:r>
      <w:r w:rsidR="006002FA" w:rsidRPr="00E5083E">
        <w:rPr>
          <w:lang w:val="en-GB"/>
        </w:rPr>
        <w:t xml:space="preserve"> </w:t>
      </w:r>
      <w:r w:rsidRPr="2452C7FA">
        <w:rPr>
          <w:color w:val="0E101A"/>
          <w:lang w:val="en-GB"/>
        </w:rPr>
        <w:t xml:space="preserve">maps the high-dimensional data into low-dimensional embeddings that have a similar topological structure. A weighted graph is constructed with edges representing k-nearest neighbours. The edge weights are assigned using a fuzzy set membership function based on distance, thus creating a fuzzy topological representation. A low-dimensional space is initialised (usually using spectral techniques), and a similar graph is created (with different edge weights). Finally, UMAP optimises the low-dimensional space to minimise the cross-entropy between the two graphs. Recently, UMAP has been applied to spike sorting with promising results (47,48).  </w:t>
      </w:r>
    </w:p>
    <w:p w14:paraId="07577589" w14:textId="317DAB56" w:rsidR="12099730" w:rsidRDefault="12099730" w:rsidP="2452C7FA">
      <w:pPr>
        <w:spacing w:after="0"/>
      </w:pPr>
      <w:r w:rsidRPr="2452C7FA">
        <w:rPr>
          <w:color w:val="0E101A"/>
          <w:lang w:val="en-GB"/>
        </w:rPr>
        <w:t xml:space="preserve"> </w:t>
      </w:r>
    </w:p>
    <w:p w14:paraId="586210B5" w14:textId="1ABAAD09" w:rsidR="12099730" w:rsidRDefault="006002FA" w:rsidP="2452C7FA">
      <w:pPr>
        <w:spacing w:after="0"/>
      </w:pPr>
      <w:r>
        <w:t xml:space="preserve">TriMap </w:t>
      </w:r>
      <w:r>
        <w:fldChar w:fldCharType="begin"/>
      </w:r>
      <w:r w:rsidR="00531D9B">
        <w:instrText xml:space="preserve"> ADDIN ZOTERO_ITEM CSL_CITATION {"citationID":"vRUjgWgi","properties":{"formattedCitation":"(24)","plainCitation":"(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D9B" w:rsidRPr="00531D9B">
        <w:t>(24)</w:t>
      </w:r>
      <w:r>
        <w:fldChar w:fldCharType="end"/>
      </w:r>
      <w:r>
        <w:t xml:space="preserve"> </w:t>
      </w:r>
      <w:r w:rsidR="12099730" w:rsidRPr="2452C7FA">
        <w:rPr>
          <w:color w:val="0E101A"/>
          <w:lang w:val="en-GB"/>
        </w:rPr>
        <w:t xml:space="preserve">creates embeddings based on triplet constraints, which compare relative proximities between points. TriMap samples triplets of points </w:t>
      </w:r>
      <w:r w:rsidR="12099730" w:rsidRPr="2452C7FA">
        <w:rPr>
          <w:i/>
          <w:iCs/>
          <w:color w:val="0E101A"/>
          <w:lang w:val="en-GB"/>
        </w:rPr>
        <w:t xml:space="preserve">(i, j, k), </w:t>
      </w:r>
      <w:r w:rsidR="12099730" w:rsidRPr="2452C7FA">
        <w:rPr>
          <w:color w:val="0E101A"/>
          <w:lang w:val="en-GB"/>
        </w:rPr>
        <w:t xml:space="preserve">where </w:t>
      </w:r>
      <w:r w:rsidR="12099730" w:rsidRPr="2452C7FA">
        <w:rPr>
          <w:i/>
          <w:iCs/>
          <w:color w:val="0E101A"/>
          <w:lang w:val="en-GB"/>
        </w:rPr>
        <w:t xml:space="preserve">i </w:t>
      </w:r>
      <w:r w:rsidR="12099730" w:rsidRPr="2452C7FA">
        <w:rPr>
          <w:color w:val="0E101A"/>
          <w:lang w:val="en-GB"/>
        </w:rPr>
        <w:t xml:space="preserve">should be closer to </w:t>
      </w:r>
      <w:r w:rsidR="12099730" w:rsidRPr="2452C7FA">
        <w:rPr>
          <w:i/>
          <w:iCs/>
          <w:color w:val="0E101A"/>
          <w:lang w:val="en-GB"/>
        </w:rPr>
        <w:t>j</w:t>
      </w:r>
      <w:r w:rsidR="12099730" w:rsidRPr="2452C7FA">
        <w:rPr>
          <w:color w:val="0E101A"/>
          <w:lang w:val="en-GB"/>
        </w:rPr>
        <w:t xml:space="preserve"> than to </w:t>
      </w:r>
      <w:r w:rsidR="12099730" w:rsidRPr="2452C7FA">
        <w:rPr>
          <w:i/>
          <w:iCs/>
          <w:color w:val="0E101A"/>
          <w:lang w:val="en-GB"/>
        </w:rPr>
        <w:t>k</w:t>
      </w:r>
      <w:r w:rsidR="12099730" w:rsidRPr="2452C7FA">
        <w:rPr>
          <w:color w:val="0E101A"/>
          <w:lang w:val="en-GB"/>
        </w:rPr>
        <w:t xml:space="preserve"> in the embedding space. It then optimises an objective function that minimises violations of these constraints using gradient descent. By focusing on these relative proximity relations rather than absolute distances, TriMap efficiently captures both local and global structure.</w:t>
      </w:r>
    </w:p>
    <w:p w14:paraId="44EE18F4" w14:textId="067E41CA" w:rsidR="2452C7FA" w:rsidRDefault="2452C7FA" w:rsidP="2452C7FA">
      <w:pPr>
        <w:rPr>
          <w:lang w:val="en-GB"/>
        </w:rPr>
      </w:pP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6E0D26CE" w14:textId="6899273E" w:rsidR="6818ED3C" w:rsidRDefault="6818ED3C" w:rsidP="2452C7FA">
      <w:pPr>
        <w:spacing w:after="0"/>
      </w:pPr>
      <w:r w:rsidRPr="2452C7FA">
        <w:rPr>
          <w:color w:val="0E101A"/>
        </w:rPr>
        <w:t xml:space="preserve">External evaluation metrics require both the predicted cluster labels and the corresponding ground truth labels. As such, we employed K-Means </w:t>
      </w:r>
      <w:r w:rsidR="008E7B70">
        <w:fldChar w:fldCharType="begin"/>
      </w:r>
      <w:r w:rsidR="00531D9B">
        <w:instrText xml:space="preserve"> ADDIN ZOTERO_ITEM CSL_CITATION {"citationID":"7vXA6p04","properties":{"formattedCitation":"(51)","plainCitation":"(51)","noteIndex":0},"citationItems":[{"id":"VaROi9kY/feSqeGre","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008E7B70">
        <w:fldChar w:fldCharType="separate"/>
      </w:r>
      <w:r w:rsidR="00531D9B" w:rsidRPr="00531D9B">
        <w:t>(51)</w:t>
      </w:r>
      <w:r w:rsidR="008E7B70">
        <w:fldChar w:fldCharType="end"/>
      </w:r>
      <w:r w:rsidR="008E7B70">
        <w:t xml:space="preserve"> </w:t>
      </w:r>
      <w:r w:rsidRPr="2452C7FA">
        <w:rPr>
          <w:color w:val="0E101A"/>
        </w:rPr>
        <w:t xml:space="preserve">clustering to obtain the labels necessary for </w:t>
      </w:r>
      <w:r w:rsidRPr="2452C7FA">
        <w:rPr>
          <w:color w:val="0E101A"/>
        </w:rPr>
        <w:lastRenderedPageBreak/>
        <w:t xml:space="preserve">external metrics, applying it immediately after feature extraction. K-Means has long been used in clustering, with many adaptations developed over time. It was first </w:t>
      </w:r>
      <w:r w:rsidR="00195CC3" w:rsidRPr="2452C7FA">
        <w:rPr>
          <w:color w:val="0E101A"/>
        </w:rPr>
        <w:t>utilized</w:t>
      </w:r>
      <w:r w:rsidRPr="2452C7FA">
        <w:rPr>
          <w:color w:val="0E101A"/>
        </w:rPr>
        <w:t xml:space="preserve"> for spike sorting in 1988 </w:t>
      </w:r>
      <w:r w:rsidR="008E7B70">
        <w:fldChar w:fldCharType="begin"/>
      </w:r>
      <w:r w:rsidR="00531D9B">
        <w:instrText xml:space="preserve"> ADDIN ZOTERO_ITEM CSL_CITATION {"citationID":"jf8wxnzc","properties":{"formattedCitation":"(52,53)","plainCitation":"(52,53)","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8E7B70">
        <w:fldChar w:fldCharType="separate"/>
      </w:r>
      <w:r w:rsidR="00531D9B" w:rsidRPr="00531D9B">
        <w:t>(52,53)</w:t>
      </w:r>
      <w:r w:rsidR="008E7B70">
        <w:fldChar w:fldCharType="end"/>
      </w:r>
      <w:r w:rsidR="008E7B70">
        <w:t xml:space="preserve"> </w:t>
      </w:r>
      <w:r w:rsidRPr="2452C7FA">
        <w:rPr>
          <w:color w:val="0E101A"/>
        </w:rPr>
        <w:t xml:space="preserve">and has remained the standard method for many years. Even recent spike sorting pipelines </w:t>
      </w:r>
      <w:r w:rsidR="008E7B70">
        <w:fldChar w:fldCharType="begin"/>
      </w:r>
      <w:r w:rsidR="00531D9B">
        <w:instrText xml:space="preserve"> ADDIN ZOTERO_ITEM CSL_CITATION {"citationID":"dzjo5Cul","properties":{"formattedCitation":"(15,54)","plainCitation":"(15,54)","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8E7B70">
        <w:fldChar w:fldCharType="separate"/>
      </w:r>
      <w:r w:rsidR="00531D9B" w:rsidRPr="00531D9B">
        <w:t>(15,54)</w:t>
      </w:r>
      <w:r w:rsidR="008E7B70">
        <w:fldChar w:fldCharType="end"/>
      </w:r>
      <w:r w:rsidR="008E7B70">
        <w:t xml:space="preserve"> </w:t>
      </w:r>
      <w:r w:rsidRPr="2452C7FA">
        <w:rPr>
          <w:color w:val="0E101A"/>
        </w:rPr>
        <w:t xml:space="preserve">either rely on or are inspired by K-Means, and in a recent comparative study of 25 clustering methods, it demonstrated its continued competitive performance by ranking third </w:t>
      </w:r>
      <w:r w:rsidR="008E7B70">
        <w:fldChar w:fldCharType="begin"/>
      </w:r>
      <w:r w:rsidR="00531D9B">
        <w:instrText xml:space="preserve"> ADDIN ZOTERO_ITEM CSL_CITATION {"citationID":"CjoqKlSL","properties":{"formattedCitation":"(53)","plainCitation":"(53)","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8E7B70">
        <w:fldChar w:fldCharType="separate"/>
      </w:r>
      <w:r w:rsidR="00531D9B" w:rsidRPr="00531D9B">
        <w:t>(53)</w:t>
      </w:r>
      <w:r w:rsidR="008E7B70">
        <w:fldChar w:fldCharType="end"/>
      </w:r>
      <w:r w:rsidR="008E7B70" w:rsidRPr="00E140DF">
        <w:t>.</w:t>
      </w:r>
    </w:p>
    <w:p w14:paraId="0511C2F6" w14:textId="5E96F110" w:rsidR="6818ED3C" w:rsidRDefault="6818ED3C" w:rsidP="2452C7FA">
      <w:pPr>
        <w:spacing w:after="0"/>
      </w:pPr>
      <w:r w:rsidRPr="2452C7FA">
        <w:rPr>
          <w:color w:val="0E101A"/>
        </w:rPr>
        <w:t xml:space="preserve"> </w:t>
      </w:r>
    </w:p>
    <w:p w14:paraId="737939A6" w14:textId="72353A5E" w:rsidR="6818ED3C" w:rsidRDefault="6818ED3C" w:rsidP="2452C7FA">
      <w:pPr>
        <w:spacing w:after="0"/>
      </w:pPr>
      <w:r w:rsidRPr="2452C7FA">
        <w:rPr>
          <w:color w:val="0E101A"/>
        </w:rPr>
        <w:t xml:space="preserve">K-Means </w:t>
      </w:r>
      <w:r w:rsidR="008E7B70">
        <w:fldChar w:fldCharType="begin"/>
      </w:r>
      <w:r w:rsidR="00531D9B">
        <w:instrText xml:space="preserve"> ADDIN ZOTERO_ITEM CSL_CITATION {"citationID":"f8hhsk4b","properties":{"formattedCitation":"(51)","plainCitation":"(51)","noteIndex":0},"citationItems":[{"id":"VaROi9kY/feSqeGre","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008E7B70">
        <w:fldChar w:fldCharType="separate"/>
      </w:r>
      <w:r w:rsidR="00531D9B" w:rsidRPr="00531D9B">
        <w:t>(51)</w:t>
      </w:r>
      <w:r w:rsidR="008E7B70">
        <w:fldChar w:fldCharType="end"/>
      </w:r>
      <w:r w:rsidR="008E7B70">
        <w:t xml:space="preserve"> </w:t>
      </w:r>
      <w:r w:rsidRPr="2452C7FA">
        <w:rPr>
          <w:color w:val="0E101A"/>
        </w:rPr>
        <w:t xml:space="preserve">is a centroid-based clustering technique that achieves clustering by dividing the data space into </w:t>
      </w:r>
      <w:r w:rsidRPr="2452C7FA">
        <w:rPr>
          <w:i/>
          <w:iCs/>
          <w:color w:val="0E101A"/>
        </w:rPr>
        <w:t>k</w:t>
      </w:r>
      <w:r w:rsidRPr="2452C7FA">
        <w:rPr>
          <w:color w:val="0E101A"/>
        </w:rPr>
        <w:t xml:space="preserve"> groups and allocating each point to the closest centroid according to Euclidean distance. However, it has a number of drawbacks. First of all, it necessitates pre-specifying the number of clusters, which can be difficult for real-world data. Nevertheless, there are preprocessing methods for finding the </w:t>
      </w:r>
      <w:r w:rsidRPr="2452C7FA">
        <w:rPr>
          <w:i/>
          <w:iCs/>
          <w:color w:val="0E101A"/>
        </w:rPr>
        <w:t>k</w:t>
      </w:r>
      <w:r w:rsidRPr="2452C7FA">
        <w:rPr>
          <w:color w:val="0E101A"/>
        </w:rPr>
        <w:t xml:space="preserve"> parameter. 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However, this disadvantage is beneficial for our analysis: the more performant feature extraction methods will improve cluster separation, which will be shown by a higher K-Means performance.</w:t>
      </w:r>
    </w:p>
    <w:p w14:paraId="378E8B8C" w14:textId="3DA98F58" w:rsidR="2452C7FA" w:rsidRDefault="2452C7FA"/>
    <w:p w14:paraId="102D3124" w14:textId="0A90805B" w:rsidR="00FF44D9" w:rsidRPr="00FF44D9" w:rsidRDefault="00FF44D9" w:rsidP="00FF44D9">
      <w:pPr>
        <w:pStyle w:val="Heading2"/>
        <w:rPr>
          <w:rFonts w:cs="Times New Roman"/>
        </w:rPr>
      </w:pPr>
      <w:r w:rsidRPr="2452C7FA">
        <w:rPr>
          <w:rStyle w:val="Heading2Char"/>
        </w:rPr>
        <w:t xml:space="preserve">Performance metrics </w:t>
      </w:r>
    </w:p>
    <w:p w14:paraId="3ED71264" w14:textId="6BADDB11" w:rsidR="70291922" w:rsidRDefault="70291922" w:rsidP="2452C7FA">
      <w:pPr>
        <w:spacing w:after="0"/>
      </w:pPr>
      <w:r>
        <w:t xml:space="preserve">It is worth mentioning that, despite its application in evaluating spike sorting methods </w:t>
      </w:r>
      <w:r w:rsidR="008E7B70">
        <w:fldChar w:fldCharType="begin"/>
      </w:r>
      <w:r w:rsidR="00531D9B">
        <w:instrText xml:space="preserve"> ADDIN ZOTERO_ITEM CSL_CITATION {"citationID":"a7hNnsDl","properties":{"formattedCitation":"(55,56)","plainCitation":"(55,5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8E7B70">
        <w:fldChar w:fldCharType="separate"/>
      </w:r>
      <w:r w:rsidR="00531D9B" w:rsidRPr="00531D9B">
        <w:t>(55,56)</w:t>
      </w:r>
      <w:r w:rsidR="008E7B70">
        <w:fldChar w:fldCharType="end"/>
      </w:r>
      <w:r w:rsidR="008E7B70" w:rsidRPr="00C970C2">
        <w:t xml:space="preserve">, </w:t>
      </w:r>
      <w:r>
        <w:t xml:space="preserve">accuracy is not a suitable performance metric. The primary issue with accuracy is that spike sorting is an unsupervised task, where ground truth labels are not present. Since accuracy requires the ground truth labels to evaluate performance, it is impractical. Additionally, as previously stated, neuronal data is inherently unbalanced due to the different firing rates of neurons, and it has been widely demonstrated that accuracy is inadequate in measuring performance on imbalanced datasets </w:t>
      </w:r>
      <w:r w:rsidR="008E7B70">
        <w:fldChar w:fldCharType="begin"/>
      </w:r>
      <w:r w:rsidR="00531D9B">
        <w:instrText xml:space="preserve"> ADDIN ZOTERO_ITEM CSL_CITATION {"citationID":"oVpxwTJb","properties":{"formattedCitation":"(57\\uc0\\u8211{}60)","plainCitation":"(57–60)","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008E7B70">
        <w:fldChar w:fldCharType="separate"/>
      </w:r>
      <w:r w:rsidR="00531D9B" w:rsidRPr="00531D9B">
        <w:t>(57–60)</w:t>
      </w:r>
      <w:r w:rsidR="008E7B70">
        <w:fldChar w:fldCharType="end"/>
      </w:r>
      <w:r w:rsidR="008E7B70">
        <w:t>.</w:t>
      </w:r>
      <w:r w:rsidR="008E7B70" w:rsidRPr="00C970C2">
        <w:t xml:space="preserve"> </w:t>
      </w:r>
      <w:r>
        <w:t xml:space="preserve">Nonetheless, the selected metrics allow us to assess cluster separation and structure using internal metrics and to evaluate the “accuracy” of clustering through external metrics. </w:t>
      </w:r>
    </w:p>
    <w:p w14:paraId="67C19ADA" w14:textId="5672F501" w:rsidR="70291922" w:rsidRDefault="70291922" w:rsidP="2452C7FA">
      <w:pPr>
        <w:spacing w:after="0"/>
      </w:pPr>
      <w:r>
        <w:t xml:space="preserve"> </w:t>
      </w:r>
    </w:p>
    <w:p w14:paraId="7A1C2629" w14:textId="5627F3FF" w:rsidR="70291922" w:rsidRDefault="70291922" w:rsidP="2452C7FA">
      <w:pPr>
        <w:spacing w:after="0"/>
      </w:pPr>
      <w:r>
        <w:t xml:space="preserve">Six metrics were used to evaluate the outcomes; the first three are external measures, while the latter three serve as internal measures </w:t>
      </w:r>
      <w:r w:rsidR="008E7B70">
        <w:fldChar w:fldCharType="begin"/>
      </w:r>
      <w:r w:rsidR="00531D9B">
        <w:instrText xml:space="preserve"> ADDIN ZOTERO_ITEM CSL_CITATION {"citationID":"Nq1KqvQZ","properties":{"formattedCitation":"(61)","plainCitation":"(61)","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8E7B70">
        <w:fldChar w:fldCharType="separate"/>
      </w:r>
      <w:r w:rsidR="00531D9B" w:rsidRPr="00531D9B">
        <w:t>(61)</w:t>
      </w:r>
      <w:r w:rsidR="008E7B70">
        <w:fldChar w:fldCharType="end"/>
      </w:r>
      <w:r w:rsidR="008E7B70">
        <w:t xml:space="preserve">. </w:t>
      </w:r>
      <w:r>
        <w:t>They are: Adjusted Rand Index (ARI), Adjusted Mutual Information (AMI), V-Measure (VM), Calinski-Harabasz Score (CHS), Davies-Bouldin Score (DBS), and Silhouette Score (SS). Since spike sorting ends in clustering, these clustering metrics are suitable for evaluating the quality of feature extraction. External metrics measure how accurately the clustering algorithm recovers known class labels; they reflect how distinctly features separate the data. If features are perfectly separated, the clustering algorithms typically achieve high external scores. Internal metrics measure cluster compactness, separation, and shape as independent of ground truth</w:t>
      </w:r>
      <w:r w:rsidR="00531D9B">
        <w:t xml:space="preserve"> </w:t>
      </w:r>
      <w:r w:rsidR="00531D9B">
        <w:fldChar w:fldCharType="begin"/>
      </w:r>
      <w:r w:rsidR="00531D9B">
        <w:instrText xml:space="preserve"> ADDIN ZOTERO_ITEM CSL_CITATION {"citationID":"6OcmL4hk","properties":{"formattedCitation":"(62)","plainCitation":"(62)","noteIndex":0},"citationItems":[{"id":471,"uris":["http://zotero.org/users/8619560/items/SU8PMB6J"],"itemData":{"id":471,"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journalAbbreviation":"Knowl Inf Syst","language":"en","license":"All rights reserved","source":"Springer Link","title":"A path-based distance computation for non-convexity with applications in clustering","URL":"https://doi.org/10.1007/s10115-024-02275-4","author":[{"family":"Ardelean","given":"Eugen-Richard"},{"family":"Portase","given":"Raluca Laura"},{"family":"Potolea","given":"Rodica"},{"family":"Dînșoreanu","given":"Mihaela"}],"accessed":{"date-parts":[["2024",11,29]]},"issued":{"date-parts":[["2024",11,1]]}}}],"schema":"https://github.com/citation-style-language/schema/raw/master/csl-citation.json"} </w:instrText>
      </w:r>
      <w:r w:rsidR="00531D9B">
        <w:fldChar w:fldCharType="separate"/>
      </w:r>
      <w:r w:rsidR="00531D9B" w:rsidRPr="00531D9B">
        <w:t>(62)</w:t>
      </w:r>
      <w:r w:rsidR="00531D9B">
        <w:fldChar w:fldCharType="end"/>
      </w:r>
      <w:r>
        <w:t xml:space="preserve">; therefore, they are appropriate for judging feature extraction when synthetic datasets provide true labels. Internal metrics describe cluster structure, while external metrics measure agreement with true labels. </w:t>
      </w:r>
    </w:p>
    <w:p w14:paraId="471F96F4" w14:textId="65BB51AC" w:rsidR="70291922" w:rsidRDefault="70291922" w:rsidP="2452C7FA">
      <w:pPr>
        <w:spacing w:after="0"/>
      </w:pPr>
    </w:p>
    <w:p w14:paraId="686C745B" w14:textId="336ABE83" w:rsidR="70291922" w:rsidRDefault="70291922" w:rsidP="2452C7FA">
      <w:pPr>
        <w:spacing w:after="0"/>
      </w:pPr>
      <w:r>
        <w:t xml:space="preserve">Using multiple measures instead of one index helps us consider different aspects of clustering performance. Table 1 gives the intuitive meaning for each metric and its scoring range. A technique </w:t>
      </w:r>
      <w:r>
        <w:lastRenderedPageBreak/>
        <w:t xml:space="preserve">that does well across these varied measures suggests a </w:t>
      </w:r>
      <w:r w:rsidR="008E7B70">
        <w:t>sounder</w:t>
      </w:r>
      <w:r>
        <w:t xml:space="preserve"> and </w:t>
      </w:r>
      <w:r w:rsidR="008E7B70">
        <w:t xml:space="preserve">more </w:t>
      </w:r>
      <w:r>
        <w:t>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5F68E5BF" w:rsidR="00851715" w:rsidRDefault="00FF44D9" w:rsidP="00FF44D9">
      <w:pPr>
        <w:spacing w:after="0"/>
      </w:pPr>
      <w:r w:rsidRPr="00C970C2">
        <w:t xml:space="preserve">ARI </w:t>
      </w:r>
      <w:r>
        <w:fldChar w:fldCharType="begin"/>
      </w:r>
      <w:r w:rsidR="00531D9B">
        <w:instrText xml:space="preserve"> ADDIN ZOTERO_ITEM CSL_CITATION {"citationID":"6oLPlPxG","properties":{"formattedCitation":"(63\\uc0\\u8211{}65)","plainCitation":"(63–65)","noteIndex":0},"citationItems":[{"id":"VaROi9kY/1oEAlcTG","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VaROi9kY/pGyMut75","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VaROi9kY/7HpTefEx","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31D9B" w:rsidRPr="00531D9B">
        <w:t>(63–65)</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531D9B">
        <w:instrText xml:space="preserve"> ADDIN ZOTERO_ITEM CSL_CITATION {"citationID":"VSpnFwn5","properties":{"formattedCitation":"(66)","plainCitation":"(66)","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531D9B" w:rsidRPr="00531D9B">
        <w:t>(66)</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 xml:space="preserve">both consider two data points in the same cluster or in different </w:t>
      </w:r>
      <w:r w:rsidR="00851715">
        <w:lastRenderedPageBreak/>
        <w:t>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33B5686D"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531D9B">
        <w:instrText xml:space="preserve"> ADDIN ZOTERO_ITEM CSL_CITATION {"citationID":"czSEPJip","properties":{"formattedCitation":"(64)","plainCitation":"(64)","noteIndex":0},"citationItems":[{"id":"VaROi9kY/pGyMut75","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531D9B" w:rsidRPr="00531D9B">
        <w:t>(64)</w:t>
      </w:r>
      <w:r w:rsidR="00FF44D9">
        <w:fldChar w:fldCharType="end"/>
      </w:r>
      <w:r w:rsidR="00FF44D9">
        <w:t xml:space="preserve">. </w:t>
      </w:r>
    </w:p>
    <w:p w14:paraId="52F29452" w14:textId="77777777" w:rsidR="00FF44D9" w:rsidRDefault="00FF44D9" w:rsidP="00FF44D9">
      <w:pPr>
        <w:spacing w:after="0"/>
      </w:pPr>
    </w:p>
    <w:p w14:paraId="3F30ED19" w14:textId="259BDCEA" w:rsidR="00FF44D9" w:rsidRPr="00C970C2" w:rsidRDefault="00FF44D9" w:rsidP="00FF44D9">
      <w:pPr>
        <w:spacing w:after="0"/>
      </w:pPr>
      <w:r w:rsidRPr="00C970C2">
        <w:t xml:space="preserve">AMI </w:t>
      </w:r>
      <w:r>
        <w:fldChar w:fldCharType="begin"/>
      </w:r>
      <w:r w:rsidR="00531D9B">
        <w:instrText xml:space="preserve"> ADDIN ZOTERO_ITEM CSL_CITATION {"citationID":"LPRcpaFY","properties":{"formattedCitation":"(65,67)","plainCitation":"(65,67)","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VaROi9kY/7HpTefEx","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31D9B" w:rsidRPr="00531D9B">
        <w:t>(65,67)</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531D9B">
        <w:instrText xml:space="preserve"> ADDIN ZOTERO_ITEM CSL_CITATION {"citationID":"kM5oDL3L","properties":{"formattedCitation":"(65)","plainCitation":"(65)","noteIndex":0},"citationItems":[{"id":"VaROi9kY/7HpTefEx","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31D9B" w:rsidRPr="00531D9B">
        <w:t>(65)</w:t>
      </w:r>
      <w:r>
        <w:fldChar w:fldCharType="end"/>
      </w:r>
      <w:r>
        <w:t xml:space="preserve"> </w:t>
      </w:r>
      <w:r>
        <w:fldChar w:fldCharType="begin"/>
      </w:r>
      <w:r w:rsidR="00531D9B">
        <w:instrText xml:space="preserve"> ADDIN ZOTERO_ITEM CSL_CITATION {"citationID":"FNPILbXm","properties":{"formattedCitation":"(68)","plainCitation":"(68)","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531D9B" w:rsidRPr="00531D9B">
        <w:t>(68)</w:t>
      </w:r>
      <w:r>
        <w:fldChar w:fldCharType="end"/>
      </w:r>
      <w:r>
        <w:t xml:space="preserve"> </w:t>
      </w:r>
      <w:r>
        <w:fldChar w:fldCharType="begin"/>
      </w:r>
      <w:r w:rsidR="00531D9B">
        <w:instrText xml:space="preserve"> ADDIN ZOTERO_ITEM CSL_CITATION {"citationID":"XQoK4onf","properties":{"formattedCitation":"(69)","plainCitation":"(69)","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531D9B" w:rsidRPr="00531D9B">
        <w:t>(69)</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6986E632" w:rsidR="00C6230B" w:rsidRDefault="00C6230B" w:rsidP="00C6230B">
      <w:pPr>
        <w:spacing w:line="240" w:lineRule="auto"/>
      </w:pPr>
      <w:r>
        <w:t xml:space="preserve">Purity </w:t>
      </w:r>
      <w:r>
        <w:fldChar w:fldCharType="begin"/>
      </w:r>
      <w:r w:rsidR="00531D9B">
        <w:instrText xml:space="preserve"> ADDIN ZOTERO_ITEM CSL_CITATION {"citationID":"B4gSq6oI","properties":{"formattedCitation":"(61,70)","plainCitation":"(61,70)","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31D9B" w:rsidRPr="00531D9B">
        <w:t>(61,70)</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sidRPr="2452C7FA">
        <w:rPr>
          <w:rStyle w:val="Heading3Char"/>
        </w:rPr>
        <w:t>Internal metrics</w:t>
      </w:r>
    </w:p>
    <w:p w14:paraId="28640B42" w14:textId="7FED8C93" w:rsidR="005C27D4" w:rsidRDefault="45AF036D" w:rsidP="00FF44D9">
      <w:pPr>
        <w:spacing w:after="0"/>
      </w:pPr>
      <w:r>
        <w:t xml:space="preserve">Internal metrics do not require a ground truth to be used. They evaluate the intra-cluster and inter-cluster distances, thus evaluating the morphology of the clusters. Thus, internal metrics are biased toward dense and well-separated clusters. Even correct clusterings in which clusters do not respect these criteria can receive lower scores. Internal metrics were used with the ground truth labels to </w:t>
      </w:r>
      <w:r>
        <w:lastRenderedPageBreak/>
        <w:t xml:space="preserve">evaluate the synthetic datasets. This results in an evaluation of the capabilities of feature extraction methods to generate clusters (based on the true labels) that are dense and well-separated. </w:t>
      </w:r>
    </w:p>
    <w:p w14:paraId="0B27DF43" w14:textId="686C789F" w:rsidR="005C27D4" w:rsidRDefault="45AF036D" w:rsidP="2452C7FA">
      <w:pPr>
        <w:spacing w:after="0"/>
      </w:pPr>
      <w:r>
        <w:t xml:space="preserve"> </w:t>
      </w:r>
    </w:p>
    <w:p w14:paraId="4E4ECF6A" w14:textId="39380100" w:rsidR="005C27D4" w:rsidRDefault="45AF036D" w:rsidP="2452C7FA">
      <w:pPr>
        <w:spacing w:after="0"/>
      </w:pPr>
      <w:r>
        <w:t xml:space="preserve">DBS </w:t>
      </w:r>
      <w:r w:rsidR="006216CB">
        <w:fldChar w:fldCharType="begin"/>
      </w:r>
      <w:r w:rsidR="00531D9B">
        <w:instrText xml:space="preserve"> ADDIN ZOTERO_ITEM CSL_CITATION {"citationID":"yRzUFADP","properties":{"formattedCitation":"(71\\uc0\\u8211{}73)","plainCitation":"(71–73)","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006216CB">
        <w:fldChar w:fldCharType="separate"/>
      </w:r>
      <w:r w:rsidR="00531D9B" w:rsidRPr="00531D9B">
        <w:t>(71–73)</w:t>
      </w:r>
      <w:r w:rsidR="006216CB">
        <w:fldChar w:fldCharType="end"/>
      </w:r>
      <w:r w:rsidR="006216CB">
        <w:t xml:space="preserve"> </w:t>
      </w:r>
      <w:r>
        <w:t>is computed as the average similarity of clusters. The similarity is computed using the distance between clusters and their sizes. DBS has an inverse performance interval to the other metrics presented in this work. It has only a lower bound at 0, and lower values represent a higher performance. 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2B477A0C" w:rsidR="00FF44D9" w:rsidRDefault="00FF44D9" w:rsidP="00FF44D9">
      <w:pPr>
        <w:spacing w:after="0"/>
      </w:pPr>
      <w:r w:rsidRPr="00C970C2">
        <w:t xml:space="preserve">CHS </w:t>
      </w:r>
      <w:r>
        <w:fldChar w:fldCharType="begin"/>
      </w:r>
      <w:r w:rsidR="00531D9B">
        <w:instrText xml:space="preserve"> ADDIN ZOTERO_ITEM CSL_CITATION {"citationID":"lMOn2c2J","properties":{"formattedCitation":"(61,74)","plainCitation":"(61,74)","noteIndex":0},"citationItems":[{"id":"VaROi9kY/GKLfE81o","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31D9B" w:rsidRPr="00531D9B">
        <w:t>(61,74)</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0137CCC9" w:rsidR="00AA7488" w:rsidRDefault="00FF44D9" w:rsidP="00FF44D9">
      <w:pPr>
        <w:spacing w:after="0"/>
      </w:pPr>
      <w:r w:rsidRPr="00C970C2">
        <w:t xml:space="preserve">SS </w:t>
      </w:r>
      <w:r>
        <w:fldChar w:fldCharType="begin"/>
      </w:r>
      <w:r w:rsidR="00531D9B">
        <w:instrText xml:space="preserve"> ADDIN ZOTERO_ITEM CSL_CITATION {"citationID":"VuRGLp8s","properties":{"formattedCitation":"(74,75)","plainCitation":"(74,75)","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VaROi9kY/GKLfE81o","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31D9B" w:rsidRPr="00531D9B">
        <w:t>(74,75)</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464965B7" w:rsidR="00284D80" w:rsidRPr="00284D80" w:rsidRDefault="00686F53" w:rsidP="00284D80">
      <w:pPr>
        <w:pStyle w:val="Heading2"/>
      </w:pPr>
      <w:r>
        <w:rPr>
          <w:rStyle w:val="Heading2Char"/>
        </w:rPr>
        <w:lastRenderedPageBreak/>
        <w:t>Synthetic d</w:t>
      </w:r>
      <w:r w:rsidR="00284D80" w:rsidRPr="2452C7FA">
        <w:rPr>
          <w:rStyle w:val="Heading2Char"/>
        </w:rPr>
        <w:t>ata</w:t>
      </w:r>
      <w:r w:rsidR="00095BAC">
        <w:t xml:space="preserve"> </w:t>
      </w:r>
    </w:p>
    <w:p w14:paraId="680CAF57" w14:textId="795F1EF4" w:rsidR="0DEE628E" w:rsidRDefault="0DEE628E" w:rsidP="2452C7FA">
      <w:pPr>
        <w:spacing w:after="0"/>
      </w:pPr>
      <w:r w:rsidRPr="2452C7FA">
        <w:rPr>
          <w:color w:val="0E101A"/>
        </w:rPr>
        <w:t xml:space="preserve">Ninety-five synthetic datasets </w:t>
      </w:r>
      <w:r w:rsidR="00B24116">
        <w:fldChar w:fldCharType="begin"/>
      </w:r>
      <w:r w:rsidR="00531D9B">
        <w:instrText xml:space="preserve"> ADDIN ZOTERO_ITEM CSL_CITATION {"citationID":"usnx9Rmj","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B24116">
        <w:fldChar w:fldCharType="separate"/>
      </w:r>
      <w:r w:rsidR="00531D9B" w:rsidRPr="00531D9B">
        <w:t>(17)</w:t>
      </w:r>
      <w:r w:rsidR="00B24116">
        <w:fldChar w:fldCharType="end"/>
      </w:r>
      <w:r w:rsidR="00B24116">
        <w:t xml:space="preserve">, </w:t>
      </w:r>
      <w:r w:rsidRPr="2452C7FA">
        <w:rPr>
          <w:color w:val="0E101A"/>
        </w:rPr>
        <w:t xml:space="preserve">referred to as simulations (by the authors), were used in the analyses presented in this work. These datasets </w:t>
      </w:r>
      <w:r w:rsidR="00B24116">
        <w:fldChar w:fldCharType="begin"/>
      </w:r>
      <w:r w:rsidR="00531D9B">
        <w:instrText xml:space="preserve"> ADDIN ZOTERO_ITEM CSL_CITATION {"citationID":"N70FCzsE","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B24116">
        <w:fldChar w:fldCharType="separate"/>
      </w:r>
      <w:r w:rsidR="00531D9B" w:rsidRPr="00531D9B">
        <w:t>(17)</w:t>
      </w:r>
      <w:r w:rsidR="00B24116">
        <w:fldChar w:fldCharType="end"/>
      </w:r>
      <w:r w:rsidR="00B24116">
        <w:t xml:space="preserve"> </w:t>
      </w:r>
      <w:r w:rsidRPr="2452C7FA">
        <w:rPr>
          <w:color w:val="0E101A"/>
        </w:rPr>
        <w:t xml:space="preserve">were created by the Department of Engineering, University of Leicester, UK and are publicly available. Each dataset is derived from 594 distinct spike waveforms obtained from real brain recordings of a monkey. The original publication (16) also investigated the ability of various clustering algorithms on these datasets, and it was found that, at best, they were able to identify 10 out of 20 true units.  </w:t>
      </w:r>
    </w:p>
    <w:p w14:paraId="5A3D53F6" w14:textId="2B91F413" w:rsidR="0DEE628E" w:rsidRDefault="0DEE628E" w:rsidP="2452C7FA">
      <w:pPr>
        <w:spacing w:after="0"/>
      </w:pPr>
      <w:r w:rsidRPr="2452C7FA">
        <w:rPr>
          <w:color w:val="0E101A"/>
        </w:rPr>
        <w:t xml:space="preserve"> </w:t>
      </w:r>
    </w:p>
    <w:p w14:paraId="70E1015E" w14:textId="3B3F44CC" w:rsidR="0DEE628E" w:rsidRDefault="0DEE628E" w:rsidP="2452C7FA">
      <w:pPr>
        <w:spacing w:after="0"/>
      </w:pPr>
      <w:r w:rsidRPr="2452C7FA">
        <w:rPr>
          <w:color w:val="0E101A"/>
        </w:rPr>
        <w:t>Initially, the spike waveforms comprised 316 samples at a 96 kHz sampling frequency. However, the datasets were downsampled to 24 kHz, yielding 79 samples per spike. Each of these datasets consists of a varying number of 2 to 20 single unit clusters and a multi-unit cluster. The single-unit clusters lie within 0 and 50μm of the electrode, their amplitude</w:t>
      </w:r>
      <w:r w:rsidR="00B24116">
        <w:rPr>
          <w:color w:val="0E101A"/>
        </w:rPr>
        <w:t>s</w:t>
      </w:r>
      <w:r w:rsidRPr="2452C7FA">
        <w:rPr>
          <w:color w:val="0E101A"/>
        </w:rPr>
        <w:t xml:space="preserve"> are normally distributed and scaled between 0.9 and 2 to mimic real data, and their firing rate follows a Poisson distribution with a mean between 0.1 and 2Hz. The multi-unit cluster introduces complexity into the dataset. It was created through the aggregation of 20 unique neurons (thus, different spike shapes) within 50-140μm of the electrode, their amplitude was fixed to 0.5 with a collective firing rate of 5Hz (while each unique neuron fires at 0.25 Hz under an independent Poisson process). Spikes never overlap in time, and it was ensured that spikes have a time separation of at least 0.3ms. Each individual cluster count has 5 independent datasets, meaning that there are 5 datasets with 2 single unit cluster, 5 with 3 single unit clusters and so on. Each of these synthetic datasets carries with it a set of ground truth labels. This allows for the evaluation of performance using external metrics as well.   </w:t>
      </w:r>
    </w:p>
    <w:p w14:paraId="102D4177" w14:textId="2FC9B5C1" w:rsidR="0DEE628E" w:rsidRDefault="0DEE628E" w:rsidP="2452C7FA">
      <w:pPr>
        <w:spacing w:after="0"/>
      </w:pPr>
      <w:r w:rsidRPr="2452C7FA">
        <w:rPr>
          <w:color w:val="0E101A"/>
        </w:rPr>
        <w:t xml:space="preserve"> </w:t>
      </w:r>
    </w:p>
    <w:p w14:paraId="2D1B7799" w14:textId="011CA8E8" w:rsidR="0DEE628E" w:rsidRDefault="0DEE628E" w:rsidP="2452C7FA">
      <w:pPr>
        <w:spacing w:after="0"/>
      </w:pPr>
      <w:r w:rsidRPr="2452C7FA">
        <w:rPr>
          <w:color w:val="0E101A"/>
        </w:rPr>
        <w:t xml:space="preserve">A detailed comparison of the methods was made. Four representative simulations have been chosen for their variety in cluster count from the 95 datasets, allowing for the performance evaluation of feature extraction methods covering a wide range. The selected set of simulations can be viewed in Fig 1, PCA was used to obtain a 2-dimensional representation. A short description of each of these simulations follows: </w:t>
      </w:r>
    </w:p>
    <w:p w14:paraId="6459C333" w14:textId="5A15CA65"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53 (Sim53—Fig 1) is composed of 4490 spikes distributed in 3 single-unit clusters and a multi-unit cluster (a total of 4). This dataset was used to visualise the impact of alignment on feature extraction. </w:t>
      </w:r>
    </w:p>
    <w:p w14:paraId="33842D0A" w14:textId="2D7B482F"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1 (Sim81 - Fig 1) is composed of 7937 spikes distributed in 8 single-unit clusters and a multi-unit cluster (in total 9). </w:t>
      </w:r>
    </w:p>
    <w:p w14:paraId="3D435E66" w14:textId="2769296C"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67 (Sim67 - Fig 1) is composed of 11377 spikes distributed in 13 single-unit clusters and a multi-unit cluster (in total 14). </w:t>
      </w:r>
    </w:p>
    <w:p w14:paraId="29409DC5" w14:textId="66E89C0E"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6 (Sim86 - Fig 1) is composed of 13847 spikes distributed in 18 single-unit clusters and a multi-unit cluster (in total 19). </w:t>
      </w:r>
    </w:p>
    <w:p w14:paraId="0FBFF7B9" w14:textId="289C8AE4" w:rsidR="0DEE628E" w:rsidRDefault="0DEE628E" w:rsidP="2452C7FA">
      <w:pPr>
        <w:spacing w:after="0"/>
      </w:pPr>
      <w:r w:rsidRPr="2452C7FA">
        <w:rPr>
          <w:color w:val="0E101A"/>
        </w:rPr>
        <w:t xml:space="preserve"> </w:t>
      </w:r>
    </w:p>
    <w:p w14:paraId="403374FD" w14:textId="3ADF2F98" w:rsidR="0DEE628E" w:rsidRDefault="0DEE628E" w:rsidP="2452C7FA">
      <w:pPr>
        <w:spacing w:after="0"/>
      </w:pPr>
      <w:r w:rsidRPr="2452C7FA">
        <w:rPr>
          <w:color w:val="0E101A"/>
        </w:rPr>
        <w:t xml:space="preserve">A general comparison of the methods was also made, where all 95 datasets were analysed.  </w:t>
      </w:r>
    </w:p>
    <w:p w14:paraId="241A602B" w14:textId="70B271E3" w:rsidR="2452C7FA" w:rsidRDefault="2452C7FA" w:rsidP="2452C7FA">
      <w:pPr>
        <w:tabs>
          <w:tab w:val="left" w:pos="216"/>
        </w:tabs>
        <w:spacing w:after="0"/>
      </w:pPr>
    </w:p>
    <w:p w14:paraId="0B0A05DC" w14:textId="4F14A8E6" w:rsidR="00284D80" w:rsidRPr="00C970C2" w:rsidRDefault="00531D9B"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lastRenderedPageBreak/>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75pt;height:5in;mso-width-percent:0;mso-height-percent:0;mso-width-percent:0;mso-height-percent:0">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7D28F121" w14:textId="6815AE45" w:rsidR="00F92E06" w:rsidRDefault="00F92E06" w:rsidP="00F92E06">
      <w:pPr>
        <w:pStyle w:val="Heading3"/>
      </w:pPr>
      <w:r>
        <w:rPr>
          <w:rStyle w:val="Heading3Char"/>
        </w:rPr>
        <w:t>Data p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31BB04E1"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531D9B">
        <w:instrText xml:space="preserve"> ADDIN ZOTERO_ITEM CSL_CITATION {"citationID":"OLes9rht","properties":{"formattedCitation":"(76)","plainCitation":"(76)","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531D9B" w:rsidRPr="00531D9B">
        <w:t>(76)</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820B6F2" w:rsidR="00FF44D9" w:rsidRPr="00AA3315" w:rsidRDefault="00AC0A32" w:rsidP="00AA3315">
      <w:pPr>
        <w:pStyle w:val="Heading2"/>
      </w:pPr>
      <w:r>
        <w:rPr>
          <w:rStyle w:val="Heading2Char"/>
        </w:rPr>
        <w:t>Real d</w:t>
      </w:r>
      <w:r w:rsidRPr="2452C7FA">
        <w:rPr>
          <w:rStyle w:val="Heading2Char"/>
        </w:rPr>
        <w:t>ata</w:t>
      </w:r>
      <w:r>
        <w:t xml:space="preserve"> </w:t>
      </w:r>
    </w:p>
    <w:p w14:paraId="7BB8C3F4" w14:textId="34034C81" w:rsidR="00AA3315" w:rsidRDefault="00AA3315" w:rsidP="00AA3315">
      <w:pPr>
        <w:tabs>
          <w:tab w:val="left" w:pos="216"/>
        </w:tabs>
        <w:spacing w:after="0"/>
      </w:pPr>
      <w:r>
        <w:t xml:space="preserve">The spe‑1 dataset </w:t>
      </w:r>
      <w:r w:rsidR="00452D63">
        <w:fldChar w:fldCharType="begin"/>
      </w:r>
      <w:r w:rsidR="00531D9B">
        <w:instrText xml:space="preserve"> ADDIN ZOTERO_ITEM CSL_CITATION {"citationID":"UVcOluvK","properties":{"formattedCitation":"(77,78)","plainCitation":"(77,7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452D63">
        <w:fldChar w:fldCharType="separate"/>
      </w:r>
      <w:r w:rsidR="00531D9B" w:rsidRPr="00531D9B">
        <w:t>(77,78)</w:t>
      </w:r>
      <w:r w:rsidR="00452D63">
        <w:fldChar w:fldCharType="end"/>
      </w:r>
      <w:r w:rsidR="00452D63">
        <w:t xml:space="preserve"> </w:t>
      </w:r>
      <w:r>
        <w:t xml:space="preserve">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w:t>
      </w:r>
      <w:r>
        <w:lastRenderedPageBreak/>
        <w:t xml:space="preserve">neuron, the dataset includes high‑pass–filtered (300 Hz) extracellular voltage traces alongside intracellular patch‑clamp recordings. </w:t>
      </w:r>
    </w:p>
    <w:p w14:paraId="601820E7" w14:textId="77777777" w:rsidR="00AA3315" w:rsidRDefault="00AA3315" w:rsidP="00AA3315">
      <w:pPr>
        <w:tabs>
          <w:tab w:val="left" w:pos="216"/>
        </w:tabs>
        <w:spacing w:after="0"/>
      </w:pPr>
    </w:p>
    <w:p w14:paraId="3239C79C" w14:textId="7ECEEA5E" w:rsidR="00452D63" w:rsidRDefault="00E34FB7" w:rsidP="00AA3315">
      <w:pPr>
        <w:tabs>
          <w:tab w:val="left" w:pos="216"/>
        </w:tabs>
        <w:spacing w:after="0"/>
      </w:pPr>
      <w:r>
        <w:t xml:space="preserve">Two datasets were chosen from the 43 available, specifically c28 and c37. </w:t>
      </w:r>
      <w:r w:rsidR="00452D63">
        <w:t xml:space="preserve">The raw </w:t>
      </w:r>
      <w:r>
        <w:t>recordings</w:t>
      </w:r>
      <w:r w:rsidR="00452D63">
        <w:t xml:space="preserve"> were band-pass filtered in the 300-7000 Hz range and the spikes were extracted using the traditional amplitude thresholding of the standard deviation of the filtered signal multiplied by a factor of 4. </w:t>
      </w:r>
    </w:p>
    <w:p w14:paraId="1907D636" w14:textId="77777777" w:rsidR="00AA3315" w:rsidRDefault="00AA3315" w:rsidP="00AA3315">
      <w:pPr>
        <w:tabs>
          <w:tab w:val="left" w:pos="216"/>
        </w:tabs>
        <w:spacing w:after="0"/>
      </w:pP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127A06B9" w14:textId="04829AED" w:rsidR="00284D80" w:rsidRPr="00CE63CB" w:rsidRDefault="00284D80" w:rsidP="00284D80">
      <w:pPr>
        <w:pStyle w:val="Heading2"/>
        <w:rPr>
          <w:rFonts w:cs="Times New Roman"/>
        </w:rPr>
      </w:pPr>
      <w:r w:rsidRPr="2452C7FA">
        <w:rPr>
          <w:rStyle w:val="Heading2Char"/>
        </w:rPr>
        <w:t>Performance evaluation</w:t>
      </w:r>
      <w:r w:rsidR="00B43E42">
        <w:rPr>
          <w:rStyle w:val="Heading2Char"/>
        </w:rPr>
        <w:t xml:space="preserve"> of individual synthetic datasets</w:t>
      </w:r>
    </w:p>
    <w:p w14:paraId="61453B99" w14:textId="5FB1E46D" w:rsidR="59F91A0C" w:rsidRDefault="59F91A0C">
      <w:r>
        <w:t xml:space="preserve">The analysis starts with the four selected datasets </w:t>
      </w:r>
      <w:r w:rsidR="00691F48">
        <w:fldChar w:fldCharType="begin"/>
      </w:r>
      <w:r w:rsidR="00531D9B">
        <w:instrText xml:space="preserve"> ADDIN ZOTERO_ITEM CSL_CITATION {"citationID":"E5FbhYq6","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691F48">
        <w:fldChar w:fldCharType="separate"/>
      </w:r>
      <w:r w:rsidR="00531D9B" w:rsidRPr="00531D9B">
        <w:t>(17)</w:t>
      </w:r>
      <w:r w:rsidR="00691F48">
        <w:fldChar w:fldCharType="end"/>
      </w:r>
      <w:r w:rsidR="00691F48">
        <w:t xml:space="preserve">. </w:t>
      </w:r>
      <w:r>
        <w:t xml:space="preserve">All feature extraction algorithms have been run on each of these four datasets. This analysis allows for the assessment of the performance of the feature extraction methods for varying numbers of clusters.  </w:t>
      </w:r>
    </w:p>
    <w:p w14:paraId="7239AD6E" w14:textId="19D9A45F" w:rsidR="59F91A0C" w:rsidRDefault="59F91A0C" w:rsidP="2452C7FA">
      <w:r>
        <w:t xml:space="preserve"> </w:t>
      </w:r>
    </w:p>
    <w:p w14:paraId="5AA88222" w14:textId="19296987" w:rsidR="59F91A0C" w:rsidRDefault="59F91A0C" w:rsidP="2452C7FA">
      <w:r>
        <w:t xml:space="preserve">The analysis of the feature extraction methods on the Sim53 dataset, which contains only 4 clusters, indicates that linear feature extraction methods, although extensively used in spike sorting, cannot capture the inherent complexities of neural data. This can be seen particularly in the scores obtained from the perspective of external metrics in Table 2. However, by comparing the spaces obtained in Fig. 3, the clusters may be separable by another clustering algorithm to obtain better scores. Non-linear methods do not fare any better either. The SOM obtains the lowest scores across all metrics, while KPCA is on par with its linear version in both scores in Table 2 and by the visual inspection of Fig. 3. The non-linear space obtained by AE separates clusters, yet it distorts their shape.   </w:t>
      </w:r>
    </w:p>
    <w:p w14:paraId="0CA49606" w14:textId="4F5E8CE4" w:rsidR="2452C7FA" w:rsidRDefault="2452C7FA" w:rsidP="2452C7FA"/>
    <w:p w14:paraId="5F27BF9F" w14:textId="64B4154B" w:rsidR="59F91A0C" w:rsidRDefault="59F91A0C" w:rsidP="2452C7FA">
      <w:r>
        <w:t xml:space="preserve">Regarding non-linear manifold methods, LLE and MLLE are the best performing algorithms from the perspective of the external metrics. Yet, when inspecting the spaces provided, there is no true separation of the clusters. Diffusion Map obtains the best results when considering the SS and DBS metric, indicating that it creates the most dense and well-separated clusters. However, by comparing the results presented in Table 2 and Fig 3, it is clear that Diffusion Map tends to create a feature space where the points are extremely dense (most points are duplicated). The internal metrics correctly evaluate that this would indeed be an easily separable space, and this is confirmed by the external metrics, which show that the true clusters are actually correctly identified through the feature space created by the Diffusion Map. However, this may become problematic for more clusters. Moreover, the embedding space obtained overlaps perfectly with the SS and DBS cluster concepts due to the low intra-cluster and high inter-cluster distances.  </w:t>
      </w:r>
    </w:p>
    <w:p w14:paraId="32F33B0F" w14:textId="637DAFE1" w:rsidR="2452C7FA" w:rsidRDefault="2452C7FA" w:rsidP="2452C7FA"/>
    <w:p w14:paraId="60EE8038" w14:textId="36D1CC3B" w:rsidR="59F91A0C" w:rsidRDefault="59F91A0C" w:rsidP="2452C7FA">
      <w:r>
        <w:lastRenderedPageBreak/>
        <w:t xml:space="preserve">Another great competitor for this dataset is UMAP which obtains high scores for all the metrics, this is confirmed through visual inspection, and the clusters are consistent with the true labels and are dense. UMAP, Trimap, PHATE and t-SNE have the same tendency to split the true red cluster into two subclusters, this tendency may be due to the different spike shapes found in the multi-unit red cluster.  </w:t>
      </w:r>
    </w:p>
    <w:p w14:paraId="43FF1210" w14:textId="23D376BF" w:rsidR="59F91A0C" w:rsidRDefault="59F91A0C" w:rsidP="2452C7FA">
      <w:r>
        <w:t xml:space="preserve">The other non-linear manifold approaches perform similarly to linear approaches. Isomap separates the clusters similarly to linear approaches, yet it segments the blue cluster, while Spectral embedding seems to cut off the embedding space on the multi-unit red cluster.  </w:t>
      </w:r>
    </w:p>
    <w:p w14:paraId="4CE59BF9" w14:textId="0E231E30"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lang w:eastAsia="en-US"/>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0AB98F81" w14:textId="0B65B1D8" w:rsidR="4F1BBEE0" w:rsidRDefault="4F1BBEE0">
      <w:r>
        <w:t xml:space="preserve">Table 3 shows a similar trend to the previous dataset when analysing the performance of the feature extraction methods on Sim81, which contains 9 clusters, where Diffusion Map and UMAP have very high performance. By visual inspection in Fig 4, it can be seen that Diffusion Map creates extremely dense clusters (most embeddings are duplicated), while UMAP creates well-separated dense clusters that are closer to the traditional concept of a cluster.  </w:t>
      </w:r>
    </w:p>
    <w:p w14:paraId="3D90DC03" w14:textId="18BFCFA2" w:rsidR="4F1BBEE0" w:rsidRDefault="4F1BBEE0" w:rsidP="2452C7FA">
      <w:r>
        <w:t xml:space="preserve">However, some algorithms diverge in their performance with the increased complexity of a higher number of clusters. LLE and MLLE are some of the lowest-performing algorithms for the Sim81 dataset. This is expected when visualising the embedding spaces provided by these methods in Fig 4, it seems that most embeddings have one of the features mostly unused for discrimination (x-axis). Moreover, t-SNE, PHATE, and TriMap obtain similar results to those of UMAP, by visual inspection, exactly the same clusters (green and beige) overlap in all the embeddings spaces generated by these methods. Yet, the most dense and separated clusters are those obtained by UMAP. This indicates that with the increased complexity of a higher number of clusters, these more complex models are able to find the intrinsic relationships between data points in order to create an embedding that truly represents the high-dimensional data. </w:t>
      </w:r>
    </w:p>
    <w:p w14:paraId="3D122C29" w14:textId="0153E617" w:rsidR="4F1BBEE0" w:rsidRDefault="4F1BBEE0" w:rsidP="2452C7FA">
      <w:r>
        <w:t xml:space="preserve">The linear feature extraction methods are unable to find embeddings that allow for the separation of clusters as indicates by the low scores across all metrics except CHS with MDS obtaining the highest result which are still considerably lower than those obtained by the non-linear manifold approaches. Regarding the non-linear approaches, the SOM algorithm continues to underperform, and KPCA has no significant improvement over its linear version, both when comparing the scores and the embeddings. The AE is able to create a separable space that is similar to those obtained by the best non-linear manifold approaches, yet the clusters are slightly more dispersed.  </w:t>
      </w:r>
    </w:p>
    <w:p w14:paraId="4FACA9BE" w14:textId="7449BE8C" w:rsidR="00C30F31" w:rsidRDefault="00EA11BD" w:rsidP="00C71B32">
      <w:r>
        <w:t xml:space="preserve">Table </w:t>
      </w:r>
      <w:r w:rsidR="00AD7440">
        <w:t>3</w:t>
      </w:r>
      <w:r>
        <w:t xml:space="preserve"> – Comparison of feature extraction methods on Sim81 (containing 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lang w:eastAsia="en-US"/>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1A2F1F56" w14:textId="3173EB72" w:rsidR="1BF4A7B5" w:rsidRDefault="1BF4A7B5">
      <w:r>
        <w:t xml:space="preserve">Table 4 shows the results obtained by the feature extraction methods on the Sim67 datasets, which contain 14 clusters, while Fig 5 allows for the visual inspection of the embedding spaces obtained. The linear approaches continue to have a low performance; however, they do not seem to be affected by the increase in complexity as much as the manifold LLE/MLLE approaches, which had a severe decrease in performance as the number of clusters increased. All of the linear feature extraction methods seem capable of clearly separating a single cluster (beige), while the rest remain overlapping.  </w:t>
      </w:r>
    </w:p>
    <w:p w14:paraId="680947E5" w14:textId="29D62035" w:rsidR="1BF4A7B5" w:rsidRDefault="1BF4A7B5" w:rsidP="2452C7FA">
      <w:r>
        <w:t xml:space="preserve">Regarding the traditional non-linear approaches, SOM continues to be unable to find embeddings that reproduce the high-dimensional relationships in the case of this da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 </w:t>
      </w:r>
    </w:p>
    <w:p w14:paraId="1EFD64DE" w14:textId="71A42682" w:rsidR="1BF4A7B5" w:rsidRDefault="1BF4A7B5" w:rsidP="2452C7FA">
      <w:r>
        <w:t xml:space="preserve">A trend appears to emerge regarding the non-linear manifold approaches. This increase in complexity seems to favour the more complex models, specifically PHATE, UMAP, and TriMap, which manage to obtain the highest scores for all metrics except SS. MLLE and t-SNE have also seen an increase in performance, yet remain significantly lower in performance when compared to the previously mentioned algorithms. Conversely, Diffusion Map is unable to identify a separable space as indicated by the low performance of external metrics; however, it obtains the highest score for the SS metric. The other non-linear manifold approaches have comparable performance to linear approaches.  </w:t>
      </w:r>
    </w:p>
    <w:p w14:paraId="46CEFE58" w14:textId="4C1FFA05" w:rsidR="00EA11BD" w:rsidRDefault="00EA11BD" w:rsidP="00EA11BD">
      <w:r>
        <w:t xml:space="preserve">Table </w:t>
      </w:r>
      <w:r w:rsidR="00EF6F83">
        <w:t>4</w:t>
      </w:r>
      <w:r>
        <w:t xml:space="preserve"> – Comparison of feature extraction methods on Sim67 (containing 14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lang w:eastAsia="en-US"/>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01C760B8" w:rsidR="00EA11BD" w:rsidRDefault="00EA11BD" w:rsidP="00EA11BD">
      <w:r>
        <w:t xml:space="preserve">Table </w:t>
      </w:r>
      <w:r w:rsidR="00E96507">
        <w:t>5</w:t>
      </w:r>
      <w:r>
        <w:t xml:space="preserve"> – Comparison of feature extraction methods on Sim86 (containing 1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4642BD17" w:rsidR="00CB0B2F" w:rsidRDefault="00CB0B2F" w:rsidP="00CB0B2F">
      <w:pPr>
        <w:pStyle w:val="Heading2"/>
        <w:rPr>
          <w:rStyle w:val="Heading2Char"/>
        </w:rPr>
      </w:pPr>
      <w:r w:rsidRPr="2452C7FA">
        <w:rPr>
          <w:rStyle w:val="Heading2Char"/>
        </w:rPr>
        <w:t xml:space="preserve">Performance evaluation on all </w:t>
      </w:r>
      <w:r w:rsidR="00B43E42">
        <w:rPr>
          <w:rStyle w:val="Heading2Char"/>
        </w:rPr>
        <w:t>synthetic</w:t>
      </w:r>
      <w:r w:rsidR="00B43E42" w:rsidRPr="2452C7FA">
        <w:rPr>
          <w:rStyle w:val="Heading2Char"/>
        </w:rPr>
        <w:t xml:space="preserve"> </w:t>
      </w:r>
      <w:r w:rsidRPr="2452C7FA">
        <w:rPr>
          <w:rStyle w:val="Heading2Char"/>
        </w:rPr>
        <w:t>datasets</w:t>
      </w:r>
    </w:p>
    <w:p w14:paraId="1159ADE9" w14:textId="0B8DC612" w:rsidR="27BECA96" w:rsidRDefault="27BECA96" w:rsidP="2452C7FA">
      <w:pPr>
        <w:rPr>
          <w:rFonts w:eastAsia="Palatino Linotype"/>
        </w:rPr>
      </w:pPr>
      <w:r w:rsidRPr="2452C7FA">
        <w:rPr>
          <w:rFonts w:eastAsia="Palatino Linotype"/>
        </w:rPr>
        <w:t xml:space="preserve">The previous analysis shows only a narrow view of the feature extraction algorithms. Due to the variability of the datasets, aggregating the results of all datasets </w:t>
      </w:r>
      <w:r w:rsidR="00691F48">
        <w:fldChar w:fldCharType="begin"/>
      </w:r>
      <w:r w:rsidR="00531D9B">
        <w:instrText xml:space="preserve"> ADDIN ZOTERO_ITEM CSL_CITATION {"citationID":"wTcYIV8M","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691F48">
        <w:fldChar w:fldCharType="separate"/>
      </w:r>
      <w:r w:rsidR="00531D9B" w:rsidRPr="00531D9B">
        <w:t>(17)</w:t>
      </w:r>
      <w:r w:rsidR="00691F48">
        <w:fldChar w:fldCharType="end"/>
      </w:r>
      <w:r w:rsidR="00691F48">
        <w:rPr>
          <w:rFonts w:eastAsia="Palatino Linotype"/>
        </w:rPr>
        <w:t xml:space="preserve"> </w:t>
      </w:r>
      <w:r w:rsidRPr="2452C7FA">
        <w:rPr>
          <w:rFonts w:eastAsia="Palatino Linotype"/>
        </w:rPr>
        <w:t xml:space="preserve">allows for a comprehensive evaluation of the feature extraction methods.  </w:t>
      </w:r>
    </w:p>
    <w:p w14:paraId="359375FA" w14:textId="6E686021" w:rsidR="27BECA96" w:rsidRDefault="27BECA96" w:rsidP="2452C7FA">
      <w:r w:rsidRPr="2452C7FA">
        <w:rPr>
          <w:rFonts w:eastAsia="Palatino Linotype"/>
        </w:rPr>
        <w:t xml:space="preserve">In Table 6, using the Borda rank aggregation </w:t>
      </w:r>
      <w:r w:rsidR="00691F48">
        <w:fldChar w:fldCharType="begin"/>
      </w:r>
      <w:r w:rsidR="00531D9B">
        <w:instrText xml:space="preserve"> ADDIN ZOTERO_ITEM CSL_CITATION {"citationID":"354WROkP","properties":{"formattedCitation":"(79)","plainCitation":"(79)","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rsidR="00691F48">
        <w:fldChar w:fldCharType="separate"/>
      </w:r>
      <w:r w:rsidR="00531D9B" w:rsidRPr="00531D9B">
        <w:t>(79)</w:t>
      </w:r>
      <w:r w:rsidR="00691F48">
        <w:fldChar w:fldCharType="end"/>
      </w:r>
      <w:r w:rsidR="00691F48">
        <w:rPr>
          <w:rFonts w:eastAsia="Palatino Linotype"/>
        </w:rPr>
        <w:t xml:space="preserve">, </w:t>
      </w:r>
      <w:r w:rsidRPr="2452C7FA">
        <w:rPr>
          <w:rFonts w:eastAsia="Palatino Linotype"/>
        </w:rPr>
        <w:t xml:space="preserve">the feature extraction methods have been ranked based on the performance obtained across all datasets for each metric. In Fig 7, the scores obtained by each algorithm for the 6 performance metrics is presented in box plots. Both of these analyses confirm the previous observations made for the selected array of datasets. From the perspective of both the external and internal metrics (DBS has an inverse range, and lower values are better), UMAP is the highest-performing feature extraction method, followed closely by TriMap and PHATE. This is confirmed by both the high scores obtained for each metric and the low variance they present across the 95 datasets (as shown by Fig 7). AE and t-SNE scores are slightly lower, yet still significantly higher than all the other methods.  </w:t>
      </w:r>
    </w:p>
    <w:p w14:paraId="10607081" w14:textId="2B2594EE" w:rsidR="27BECA96" w:rsidRDefault="27BECA96" w:rsidP="2452C7FA">
      <w:r w:rsidRPr="2452C7FA">
        <w:rPr>
          <w:rFonts w:eastAsia="Palatino Linotype"/>
        </w:rPr>
        <w:t xml:space="preserve">The linear and traditional non-linear (except AE) methods obtain scores that are generally lower with SOM having the worse performances and the highest variance across datasets.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lang w:eastAsia="en-US"/>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4D9B1334" w:rsidR="001B14AE" w:rsidRDefault="00A35BEC" w:rsidP="00C71B32">
      <w:r>
        <w:rPr>
          <w:noProof/>
          <w:lang w:eastAsia="en-US"/>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01C2B864" w14:textId="77777777" w:rsidR="00B43E42" w:rsidRDefault="00B43E42" w:rsidP="00C71B32"/>
    <w:p w14:paraId="5D7D32B3" w14:textId="3E6F0615" w:rsidR="00B43E42" w:rsidRDefault="00B43E42" w:rsidP="00B43E42">
      <w:pPr>
        <w:pStyle w:val="Heading2"/>
        <w:rPr>
          <w:rStyle w:val="Heading2Char"/>
        </w:rPr>
      </w:pPr>
      <w:r w:rsidRPr="2452C7FA">
        <w:rPr>
          <w:rStyle w:val="Heading2Char"/>
        </w:rPr>
        <w:t>Performance evaluation on</w:t>
      </w:r>
      <w:r>
        <w:rPr>
          <w:rStyle w:val="Heading2Char"/>
        </w:rPr>
        <w:t xml:space="preserve"> real </w:t>
      </w:r>
      <w:r w:rsidRPr="2452C7FA">
        <w:rPr>
          <w:rStyle w:val="Heading2Char"/>
        </w:rPr>
        <w:t>datasets</w:t>
      </w:r>
    </w:p>
    <w:p w14:paraId="3CB90420" w14:textId="7BD41EBC" w:rsidR="00403CF2" w:rsidRDefault="00580885" w:rsidP="00757EFE">
      <w:pPr>
        <w:rPr>
          <w:rFonts w:eastAsiaTheme="majorEastAsia"/>
        </w:rPr>
      </w:pPr>
      <w:r>
        <w:rPr>
          <w:rFonts w:eastAsiaTheme="majorEastAsia"/>
        </w:rPr>
        <w:t xml:space="preserve">As the real datasets contain a ground truth through the dual recording of extracellular activity and intracellular activity, in this analysis we will evaluate the ability of feature extraction algorithm to generate spaces where the known activity is separated from the rest of the activity. </w:t>
      </w:r>
      <w:r w:rsidR="007A3EF8">
        <w:rPr>
          <w:rFonts w:eastAsiaTheme="majorEastAsia"/>
        </w:rPr>
        <w:t xml:space="preserve">For this analysis, the result of K-Means clustering is not required as the internal metrics allow us to evaluate the separability based on the generated feature space and the labels of the known activity. </w:t>
      </w:r>
      <w:r w:rsidR="00403CF2">
        <w:rPr>
          <w:rFonts w:eastAsiaTheme="majorEastAsia"/>
        </w:rPr>
        <w:t>However, we will present the result of K-Means clustering for visual inspection in figures.</w:t>
      </w:r>
    </w:p>
    <w:p w14:paraId="24591167" w14:textId="7F293C0B" w:rsidR="00C00E8E" w:rsidRDefault="00266FB2" w:rsidP="00757EFE">
      <w:pPr>
        <w:rPr>
          <w:rFonts w:eastAsiaTheme="majorEastAsia"/>
        </w:rPr>
      </w:pPr>
      <w:r>
        <w:rPr>
          <w:rFonts w:eastAsiaTheme="majorEastAsia"/>
        </w:rPr>
        <w:t xml:space="preserve">The scores obtained in the performance analysis of the two real datasets, c28 and c37, are presented in Table 7 and Table 8, respectively. </w:t>
      </w:r>
      <w:r w:rsidR="00C00E8E">
        <w:rPr>
          <w:rFonts w:eastAsiaTheme="majorEastAsia"/>
        </w:rPr>
        <w:t>UMAP, PHATE and TriMap continue to obtain the best results outperforming all other methods.</w:t>
      </w:r>
      <w:r w:rsidR="009613D6">
        <w:rPr>
          <w:rFonts w:eastAsiaTheme="majorEastAsia"/>
        </w:rPr>
        <w:t xml:space="preserve"> However, for both datasets MLLE obtain the best score for the SS metric. </w:t>
      </w:r>
      <w:r w:rsidR="006248C0">
        <w:rPr>
          <w:rFonts w:eastAsiaTheme="majorEastAsia"/>
        </w:rPr>
        <w:t>T</w:t>
      </w:r>
      <w:r w:rsidR="00D440CF">
        <w:rPr>
          <w:rFonts w:eastAsiaTheme="majorEastAsia"/>
        </w:rPr>
        <w:t xml:space="preserve">hrough the visual inspection offered by Figure 9 and Figure 10, it is clear to see that this happens due to the </w:t>
      </w:r>
      <w:r w:rsidR="006248C0">
        <w:rPr>
          <w:rFonts w:eastAsiaTheme="majorEastAsia"/>
        </w:rPr>
        <w:t xml:space="preserve">very dense space created which actually does not offer separation for the intracellular activity (denoted by the ‘X’ marker). Both Figure 9 and Figure 10 indicate that no method perfectly separates the intracellular activity as a single cluster as the points are spread over the whole space. However, through visual inspection, t-SNE, UMAP and TriMap are the methods that create spaces with the most conventional cluster shapes and the most separability for the intracellular activity. </w:t>
      </w:r>
      <w:r w:rsidR="00383FD9">
        <w:rPr>
          <w:rFonts w:eastAsiaTheme="majorEastAsia"/>
        </w:rPr>
        <w:t>The linear approaches do not manage to create spaces that offer separability of the data as they tend to generate a single cluster.</w:t>
      </w:r>
      <w:r w:rsidR="008D0C27">
        <w:rPr>
          <w:rFonts w:eastAsiaTheme="majorEastAsia"/>
        </w:rPr>
        <w:t xml:space="preserve"> The traditional non-linear approaches create clusters of arbitrary shapes in the generated feature space which do not offer separability. </w:t>
      </w:r>
    </w:p>
    <w:p w14:paraId="233ED9B2" w14:textId="676B1A00" w:rsidR="00C00E8E" w:rsidRDefault="00C00E8E" w:rsidP="00757EFE">
      <w:pPr>
        <w:rPr>
          <w:rFonts w:eastAsiaTheme="majorEastAsia"/>
        </w:rPr>
      </w:pPr>
      <w:r>
        <w:rPr>
          <w:rFonts w:eastAsiaTheme="majorEastAsia"/>
        </w:rPr>
        <w:t xml:space="preserve">Table </w:t>
      </w:r>
      <w:r w:rsidR="001C0B78">
        <w:rPr>
          <w:rFonts w:eastAsiaTheme="majorEastAsia"/>
        </w:rPr>
        <w:t>7</w:t>
      </w:r>
      <w:r>
        <w:rPr>
          <w:rFonts w:eastAsiaTheme="majorEastAsia"/>
        </w:rPr>
        <w:t xml:space="preserve"> – </w:t>
      </w:r>
      <w:r w:rsidR="0029535E">
        <w:rPr>
          <w:rFonts w:eastAsiaTheme="majorEastAsia"/>
        </w:rPr>
        <w:t xml:space="preserve">Performance analysis of feature extraction methods on the </w:t>
      </w:r>
      <w:r>
        <w:rPr>
          <w:rFonts w:eastAsiaTheme="majorEastAsia"/>
        </w:rPr>
        <w:t>c28</w:t>
      </w:r>
      <w:r w:rsidR="0029535E">
        <w:rPr>
          <w:rFonts w:eastAsiaTheme="majorEastAsia"/>
        </w:rPr>
        <w:t xml:space="preserve"> </w:t>
      </w:r>
      <w:r w:rsidR="00457B65">
        <w:rPr>
          <w:rFonts w:eastAsiaTheme="majorEastAsia"/>
        </w:rPr>
        <w:t xml:space="preserve">real </w:t>
      </w:r>
      <w:r w:rsidR="0029535E">
        <w:rPr>
          <w:rFonts w:eastAsiaTheme="majorEastAsia"/>
        </w:rPr>
        <w:t>dataset</w:t>
      </w:r>
      <w:r>
        <w:rPr>
          <w:rFonts w:eastAsiaTheme="majorEastAsia"/>
        </w:rPr>
        <w:t>. Bold values represent the highest score.</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1D5A3B70" w14:textId="77777777" w:rsidTr="00C00E8E">
        <w:trPr>
          <w:trHeight w:val="300"/>
        </w:trPr>
        <w:tc>
          <w:tcPr>
            <w:tcW w:w="1790" w:type="dxa"/>
            <w:noWrap/>
            <w:hideMark/>
          </w:tcPr>
          <w:p w14:paraId="4C1E09DA" w14:textId="23205E21"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Algorithm</w:t>
            </w:r>
          </w:p>
        </w:tc>
        <w:tc>
          <w:tcPr>
            <w:tcW w:w="960" w:type="dxa"/>
            <w:noWrap/>
            <w:hideMark/>
          </w:tcPr>
          <w:p w14:paraId="3410AA7F"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7E699AFB"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346B8F03"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543A1B7C" w14:textId="77777777" w:rsidTr="00C00E8E">
        <w:trPr>
          <w:trHeight w:val="300"/>
        </w:trPr>
        <w:tc>
          <w:tcPr>
            <w:tcW w:w="1790" w:type="dxa"/>
            <w:noWrap/>
            <w:hideMark/>
          </w:tcPr>
          <w:p w14:paraId="29A6E6E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3AA854F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07</w:t>
            </w:r>
          </w:p>
        </w:tc>
        <w:tc>
          <w:tcPr>
            <w:tcW w:w="1041" w:type="dxa"/>
            <w:noWrap/>
            <w:hideMark/>
          </w:tcPr>
          <w:p w14:paraId="66D0158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220.086</w:t>
            </w:r>
          </w:p>
        </w:tc>
        <w:tc>
          <w:tcPr>
            <w:tcW w:w="960" w:type="dxa"/>
            <w:noWrap/>
            <w:hideMark/>
          </w:tcPr>
          <w:p w14:paraId="57D652F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5</w:t>
            </w:r>
          </w:p>
        </w:tc>
      </w:tr>
      <w:tr w:rsidR="002841C6" w:rsidRPr="00095B75" w14:paraId="56D40EBF" w14:textId="77777777" w:rsidTr="00C00E8E">
        <w:trPr>
          <w:trHeight w:val="300"/>
        </w:trPr>
        <w:tc>
          <w:tcPr>
            <w:tcW w:w="1790" w:type="dxa"/>
            <w:noWrap/>
          </w:tcPr>
          <w:p w14:paraId="5AD9C0F0" w14:textId="11B07F94"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ECBA508" w14:textId="3C88050E"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15</w:t>
            </w:r>
          </w:p>
        </w:tc>
        <w:tc>
          <w:tcPr>
            <w:tcW w:w="1041" w:type="dxa"/>
            <w:noWrap/>
          </w:tcPr>
          <w:p w14:paraId="158708B0" w14:textId="5F4B087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3055.606</w:t>
            </w:r>
          </w:p>
        </w:tc>
        <w:tc>
          <w:tcPr>
            <w:tcW w:w="960" w:type="dxa"/>
            <w:noWrap/>
          </w:tcPr>
          <w:p w14:paraId="78650740" w14:textId="1926359C"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1.055</w:t>
            </w:r>
          </w:p>
        </w:tc>
      </w:tr>
      <w:tr w:rsidR="00C00E8E" w:rsidRPr="00095B75" w14:paraId="34D30090" w14:textId="77777777" w:rsidTr="00C00E8E">
        <w:trPr>
          <w:trHeight w:val="300"/>
        </w:trPr>
        <w:tc>
          <w:tcPr>
            <w:tcW w:w="1790" w:type="dxa"/>
            <w:noWrap/>
            <w:hideMark/>
          </w:tcPr>
          <w:p w14:paraId="543D35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26FD9F6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3</w:t>
            </w:r>
          </w:p>
        </w:tc>
        <w:tc>
          <w:tcPr>
            <w:tcW w:w="1041" w:type="dxa"/>
            <w:noWrap/>
            <w:hideMark/>
          </w:tcPr>
          <w:p w14:paraId="6ADA347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558.114</w:t>
            </w:r>
          </w:p>
        </w:tc>
        <w:tc>
          <w:tcPr>
            <w:tcW w:w="960" w:type="dxa"/>
            <w:noWrap/>
            <w:hideMark/>
          </w:tcPr>
          <w:p w14:paraId="501AF26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182</w:t>
            </w:r>
          </w:p>
        </w:tc>
      </w:tr>
      <w:tr w:rsidR="00C00E8E" w:rsidRPr="00095B75" w14:paraId="704712C3" w14:textId="77777777" w:rsidTr="00C00E8E">
        <w:trPr>
          <w:trHeight w:val="300"/>
        </w:trPr>
        <w:tc>
          <w:tcPr>
            <w:tcW w:w="1790" w:type="dxa"/>
            <w:noWrap/>
            <w:hideMark/>
          </w:tcPr>
          <w:p w14:paraId="1DC95A4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0F9FCC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281</w:t>
            </w:r>
          </w:p>
        </w:tc>
        <w:tc>
          <w:tcPr>
            <w:tcW w:w="1041" w:type="dxa"/>
            <w:noWrap/>
            <w:hideMark/>
          </w:tcPr>
          <w:p w14:paraId="3162510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9.001</w:t>
            </w:r>
          </w:p>
        </w:tc>
        <w:tc>
          <w:tcPr>
            <w:tcW w:w="960" w:type="dxa"/>
            <w:noWrap/>
            <w:hideMark/>
          </w:tcPr>
          <w:p w14:paraId="23CC50D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65</w:t>
            </w:r>
          </w:p>
        </w:tc>
      </w:tr>
      <w:tr w:rsidR="00C00E8E" w:rsidRPr="00095B75" w14:paraId="789F9ABF" w14:textId="77777777" w:rsidTr="00C00E8E">
        <w:trPr>
          <w:trHeight w:val="300"/>
        </w:trPr>
        <w:tc>
          <w:tcPr>
            <w:tcW w:w="1790" w:type="dxa"/>
            <w:noWrap/>
            <w:hideMark/>
          </w:tcPr>
          <w:p w14:paraId="71A7B2E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35D581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162</w:t>
            </w:r>
          </w:p>
        </w:tc>
        <w:tc>
          <w:tcPr>
            <w:tcW w:w="1041" w:type="dxa"/>
            <w:noWrap/>
            <w:hideMark/>
          </w:tcPr>
          <w:p w14:paraId="5ACBB98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66.955</w:t>
            </w:r>
          </w:p>
        </w:tc>
        <w:tc>
          <w:tcPr>
            <w:tcW w:w="960" w:type="dxa"/>
            <w:noWrap/>
            <w:hideMark/>
          </w:tcPr>
          <w:p w14:paraId="54987A7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67</w:t>
            </w:r>
          </w:p>
        </w:tc>
      </w:tr>
      <w:tr w:rsidR="00C00E8E" w:rsidRPr="00095B75" w14:paraId="081A4808" w14:textId="77777777" w:rsidTr="00C00E8E">
        <w:trPr>
          <w:trHeight w:val="300"/>
        </w:trPr>
        <w:tc>
          <w:tcPr>
            <w:tcW w:w="1790" w:type="dxa"/>
            <w:noWrap/>
            <w:hideMark/>
          </w:tcPr>
          <w:p w14:paraId="1E0077F7"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282B83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4</w:t>
            </w:r>
          </w:p>
        </w:tc>
        <w:tc>
          <w:tcPr>
            <w:tcW w:w="1041" w:type="dxa"/>
            <w:noWrap/>
            <w:hideMark/>
          </w:tcPr>
          <w:p w14:paraId="2873175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64.956</w:t>
            </w:r>
          </w:p>
        </w:tc>
        <w:tc>
          <w:tcPr>
            <w:tcW w:w="960" w:type="dxa"/>
            <w:noWrap/>
            <w:hideMark/>
          </w:tcPr>
          <w:p w14:paraId="62523DD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672</w:t>
            </w:r>
          </w:p>
        </w:tc>
      </w:tr>
      <w:tr w:rsidR="00C00E8E" w:rsidRPr="00095B75" w14:paraId="16EC0448" w14:textId="77777777" w:rsidTr="00C00E8E">
        <w:trPr>
          <w:trHeight w:val="300"/>
        </w:trPr>
        <w:tc>
          <w:tcPr>
            <w:tcW w:w="1790" w:type="dxa"/>
            <w:noWrap/>
            <w:hideMark/>
          </w:tcPr>
          <w:p w14:paraId="734A0AD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6F953A3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7</w:t>
            </w:r>
          </w:p>
        </w:tc>
        <w:tc>
          <w:tcPr>
            <w:tcW w:w="1041" w:type="dxa"/>
            <w:noWrap/>
            <w:hideMark/>
          </w:tcPr>
          <w:p w14:paraId="4AE68F1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89.889</w:t>
            </w:r>
          </w:p>
        </w:tc>
        <w:tc>
          <w:tcPr>
            <w:tcW w:w="960" w:type="dxa"/>
            <w:noWrap/>
            <w:hideMark/>
          </w:tcPr>
          <w:p w14:paraId="0A0C5A2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9</w:t>
            </w:r>
          </w:p>
        </w:tc>
      </w:tr>
      <w:tr w:rsidR="00C00E8E" w:rsidRPr="00095B75" w14:paraId="075C6B3E" w14:textId="77777777" w:rsidTr="00C00E8E">
        <w:trPr>
          <w:trHeight w:val="300"/>
        </w:trPr>
        <w:tc>
          <w:tcPr>
            <w:tcW w:w="1790" w:type="dxa"/>
            <w:noWrap/>
            <w:hideMark/>
          </w:tcPr>
          <w:p w14:paraId="776CFDC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C860BBB"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68</w:t>
            </w:r>
          </w:p>
        </w:tc>
        <w:tc>
          <w:tcPr>
            <w:tcW w:w="1041" w:type="dxa"/>
            <w:noWrap/>
            <w:hideMark/>
          </w:tcPr>
          <w:p w14:paraId="1D7CF6D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204.893</w:t>
            </w:r>
          </w:p>
        </w:tc>
        <w:tc>
          <w:tcPr>
            <w:tcW w:w="960" w:type="dxa"/>
            <w:noWrap/>
            <w:hideMark/>
          </w:tcPr>
          <w:p w14:paraId="5E15DA1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3</w:t>
            </w:r>
          </w:p>
        </w:tc>
      </w:tr>
      <w:tr w:rsidR="00C00E8E" w:rsidRPr="00095B75" w14:paraId="73433704" w14:textId="77777777" w:rsidTr="00C00E8E">
        <w:trPr>
          <w:trHeight w:val="300"/>
        </w:trPr>
        <w:tc>
          <w:tcPr>
            <w:tcW w:w="1790" w:type="dxa"/>
            <w:noWrap/>
            <w:hideMark/>
          </w:tcPr>
          <w:p w14:paraId="7F8AD68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059561F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47</w:t>
            </w:r>
          </w:p>
        </w:tc>
        <w:tc>
          <w:tcPr>
            <w:tcW w:w="1041" w:type="dxa"/>
            <w:noWrap/>
            <w:hideMark/>
          </w:tcPr>
          <w:p w14:paraId="4EDC140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240.248</w:t>
            </w:r>
          </w:p>
        </w:tc>
        <w:tc>
          <w:tcPr>
            <w:tcW w:w="960" w:type="dxa"/>
            <w:noWrap/>
            <w:hideMark/>
          </w:tcPr>
          <w:p w14:paraId="6BFA0FF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21</w:t>
            </w:r>
          </w:p>
        </w:tc>
      </w:tr>
      <w:tr w:rsidR="00C00E8E" w:rsidRPr="00095B75" w14:paraId="3C404DFC" w14:textId="77777777" w:rsidTr="00C00E8E">
        <w:trPr>
          <w:trHeight w:val="300"/>
        </w:trPr>
        <w:tc>
          <w:tcPr>
            <w:tcW w:w="1790" w:type="dxa"/>
            <w:noWrap/>
            <w:hideMark/>
          </w:tcPr>
          <w:p w14:paraId="74A28EF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65B20DE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68</w:t>
            </w:r>
          </w:p>
        </w:tc>
        <w:tc>
          <w:tcPr>
            <w:tcW w:w="1041" w:type="dxa"/>
            <w:noWrap/>
            <w:hideMark/>
          </w:tcPr>
          <w:p w14:paraId="7ACC3F4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975.995</w:t>
            </w:r>
          </w:p>
        </w:tc>
        <w:tc>
          <w:tcPr>
            <w:tcW w:w="960" w:type="dxa"/>
            <w:noWrap/>
            <w:hideMark/>
          </w:tcPr>
          <w:p w14:paraId="08A4FB1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93</w:t>
            </w:r>
          </w:p>
        </w:tc>
      </w:tr>
      <w:tr w:rsidR="00C00E8E" w:rsidRPr="00095B75" w14:paraId="62C4E399" w14:textId="77777777" w:rsidTr="00C00E8E">
        <w:trPr>
          <w:trHeight w:val="300"/>
        </w:trPr>
        <w:tc>
          <w:tcPr>
            <w:tcW w:w="1790" w:type="dxa"/>
            <w:noWrap/>
            <w:hideMark/>
          </w:tcPr>
          <w:p w14:paraId="09FC86B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449D166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27</w:t>
            </w:r>
          </w:p>
        </w:tc>
        <w:tc>
          <w:tcPr>
            <w:tcW w:w="1041" w:type="dxa"/>
            <w:noWrap/>
            <w:hideMark/>
          </w:tcPr>
          <w:p w14:paraId="5971433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389.943</w:t>
            </w:r>
          </w:p>
        </w:tc>
        <w:tc>
          <w:tcPr>
            <w:tcW w:w="960" w:type="dxa"/>
            <w:noWrap/>
            <w:hideMark/>
          </w:tcPr>
          <w:p w14:paraId="692C47A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65</w:t>
            </w:r>
          </w:p>
        </w:tc>
      </w:tr>
      <w:tr w:rsidR="0060696A" w:rsidRPr="00095B75" w14:paraId="64BEE1C9" w14:textId="77777777" w:rsidTr="00C00E8E">
        <w:trPr>
          <w:trHeight w:val="300"/>
        </w:trPr>
        <w:tc>
          <w:tcPr>
            <w:tcW w:w="1790" w:type="dxa"/>
            <w:noWrap/>
          </w:tcPr>
          <w:p w14:paraId="26D2C0A4" w14:textId="2C112700"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7E35082D" w14:textId="6BC2DBB7"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508</w:t>
            </w:r>
          </w:p>
        </w:tc>
        <w:tc>
          <w:tcPr>
            <w:tcW w:w="1041" w:type="dxa"/>
            <w:noWrap/>
          </w:tcPr>
          <w:p w14:paraId="538793D1" w14:textId="3134A3D5"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4.191</w:t>
            </w:r>
          </w:p>
        </w:tc>
        <w:tc>
          <w:tcPr>
            <w:tcW w:w="960" w:type="dxa"/>
            <w:noWrap/>
          </w:tcPr>
          <w:p w14:paraId="133EA14E" w14:textId="2D73E8CD"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23.006</w:t>
            </w:r>
          </w:p>
        </w:tc>
      </w:tr>
      <w:tr w:rsidR="00C00E8E" w:rsidRPr="00095B75" w14:paraId="4B187B94" w14:textId="77777777" w:rsidTr="00C00E8E">
        <w:trPr>
          <w:trHeight w:val="300"/>
        </w:trPr>
        <w:tc>
          <w:tcPr>
            <w:tcW w:w="1790" w:type="dxa"/>
            <w:noWrap/>
            <w:hideMark/>
          </w:tcPr>
          <w:p w14:paraId="365C44F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lastRenderedPageBreak/>
              <w:t>PHATE</w:t>
            </w:r>
          </w:p>
        </w:tc>
        <w:tc>
          <w:tcPr>
            <w:tcW w:w="960" w:type="dxa"/>
            <w:noWrap/>
            <w:hideMark/>
          </w:tcPr>
          <w:p w14:paraId="02E9E9FA"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66</w:t>
            </w:r>
          </w:p>
        </w:tc>
        <w:tc>
          <w:tcPr>
            <w:tcW w:w="1041" w:type="dxa"/>
            <w:noWrap/>
            <w:hideMark/>
          </w:tcPr>
          <w:p w14:paraId="62C1CBD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508.091</w:t>
            </w:r>
          </w:p>
        </w:tc>
        <w:tc>
          <w:tcPr>
            <w:tcW w:w="960" w:type="dxa"/>
            <w:noWrap/>
            <w:hideMark/>
          </w:tcPr>
          <w:p w14:paraId="3FB62E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w:t>
            </w:r>
          </w:p>
        </w:tc>
      </w:tr>
      <w:tr w:rsidR="00C00E8E" w:rsidRPr="00095B75" w14:paraId="71D4E207" w14:textId="77777777" w:rsidTr="00C00E8E">
        <w:trPr>
          <w:trHeight w:val="300"/>
        </w:trPr>
        <w:tc>
          <w:tcPr>
            <w:tcW w:w="1790" w:type="dxa"/>
            <w:noWrap/>
            <w:hideMark/>
          </w:tcPr>
          <w:p w14:paraId="0549B70F"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6AA2AC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25</w:t>
            </w:r>
          </w:p>
        </w:tc>
        <w:tc>
          <w:tcPr>
            <w:tcW w:w="1041" w:type="dxa"/>
            <w:noWrap/>
            <w:hideMark/>
          </w:tcPr>
          <w:p w14:paraId="7DB9D1D4"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9128.739</w:t>
            </w:r>
          </w:p>
        </w:tc>
        <w:tc>
          <w:tcPr>
            <w:tcW w:w="960" w:type="dxa"/>
            <w:noWrap/>
            <w:hideMark/>
          </w:tcPr>
          <w:p w14:paraId="5CB39E83"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12</w:t>
            </w:r>
          </w:p>
        </w:tc>
      </w:tr>
      <w:tr w:rsidR="00C00E8E" w:rsidRPr="00095B75" w14:paraId="7F02C363" w14:textId="77777777" w:rsidTr="00C00E8E">
        <w:trPr>
          <w:trHeight w:val="300"/>
        </w:trPr>
        <w:tc>
          <w:tcPr>
            <w:tcW w:w="1790" w:type="dxa"/>
            <w:noWrap/>
            <w:hideMark/>
          </w:tcPr>
          <w:p w14:paraId="0EF0099A"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058C27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69</w:t>
            </w:r>
          </w:p>
        </w:tc>
        <w:tc>
          <w:tcPr>
            <w:tcW w:w="1041" w:type="dxa"/>
            <w:noWrap/>
            <w:hideMark/>
          </w:tcPr>
          <w:p w14:paraId="6CD6FBE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7046.143</w:t>
            </w:r>
          </w:p>
        </w:tc>
        <w:tc>
          <w:tcPr>
            <w:tcW w:w="960" w:type="dxa"/>
            <w:noWrap/>
            <w:hideMark/>
          </w:tcPr>
          <w:p w14:paraId="0E8AD46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8</w:t>
            </w:r>
          </w:p>
        </w:tc>
      </w:tr>
    </w:tbl>
    <w:p w14:paraId="4DFBF5E5" w14:textId="77777777" w:rsidR="00403CF2" w:rsidRDefault="00403CF2" w:rsidP="00757EFE">
      <w:pPr>
        <w:rPr>
          <w:rFonts w:eastAsiaTheme="majorEastAsia"/>
        </w:rPr>
      </w:pPr>
    </w:p>
    <w:p w14:paraId="5D9BE17D" w14:textId="13F3756A" w:rsidR="005C72D8" w:rsidRDefault="005C72D8" w:rsidP="00757EFE">
      <w:pPr>
        <w:rPr>
          <w:rFonts w:eastAsiaTheme="majorEastAsia"/>
        </w:rPr>
      </w:pPr>
      <w:r>
        <w:rPr>
          <w:rFonts w:eastAsiaTheme="majorEastAsia"/>
        </w:rPr>
        <w:t xml:space="preserve">Table </w:t>
      </w:r>
      <w:r w:rsidR="001C0B78">
        <w:rPr>
          <w:rFonts w:eastAsiaTheme="majorEastAsia"/>
        </w:rPr>
        <w:t>8</w:t>
      </w:r>
      <w:r>
        <w:rPr>
          <w:rFonts w:eastAsiaTheme="majorEastAsia"/>
        </w:rPr>
        <w:t xml:space="preserve"> – </w:t>
      </w:r>
      <w:r w:rsidR="0029535E">
        <w:rPr>
          <w:rFonts w:eastAsiaTheme="majorEastAsia"/>
        </w:rPr>
        <w:t>Performance analysis of feature extraction methods on the c37</w:t>
      </w:r>
      <w:r w:rsidR="00457B65" w:rsidRPr="00457B65">
        <w:rPr>
          <w:rFonts w:eastAsiaTheme="majorEastAsia"/>
        </w:rPr>
        <w:t xml:space="preserve"> </w:t>
      </w:r>
      <w:r w:rsidR="00457B65">
        <w:rPr>
          <w:rFonts w:eastAsiaTheme="majorEastAsia"/>
        </w:rPr>
        <w:t>real</w:t>
      </w:r>
      <w:r w:rsidR="0029535E">
        <w:rPr>
          <w:rFonts w:eastAsiaTheme="majorEastAsia"/>
        </w:rPr>
        <w:t xml:space="preserve"> dataset. </w:t>
      </w:r>
      <w:r>
        <w:rPr>
          <w:rFonts w:eastAsiaTheme="majorEastAsia"/>
        </w:rPr>
        <w:t>Bold values represent the highest score</w:t>
      </w:r>
      <w:r w:rsidR="0029535E">
        <w:rPr>
          <w:rFonts w:eastAsiaTheme="majorEastAsia"/>
        </w:rPr>
        <w:t xml:space="preserve"> of each metric</w:t>
      </w:r>
      <w:r>
        <w:rPr>
          <w:rFonts w:eastAsiaTheme="majorEastAsia"/>
        </w:rPr>
        <w:t>.</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5C264860" w14:textId="77777777" w:rsidTr="00C00E8E">
        <w:trPr>
          <w:trHeight w:val="300"/>
        </w:trPr>
        <w:tc>
          <w:tcPr>
            <w:tcW w:w="1790" w:type="dxa"/>
            <w:noWrap/>
            <w:hideMark/>
          </w:tcPr>
          <w:p w14:paraId="4F2C8668" w14:textId="45EE98C3" w:rsidR="00C00E8E" w:rsidRPr="00095B75" w:rsidRDefault="00C00E8E" w:rsidP="00095B75">
            <w:pPr>
              <w:spacing w:line="240" w:lineRule="auto"/>
              <w:jc w:val="left"/>
              <w:rPr>
                <w:b/>
                <w:bCs/>
                <w:color w:val="000000"/>
                <w:sz w:val="22"/>
                <w:szCs w:val="22"/>
                <w:lang w:val="en-GB"/>
              </w:rPr>
            </w:pPr>
            <w:r w:rsidRPr="00C00E8E">
              <w:rPr>
                <w:b/>
                <w:bCs/>
                <w:color w:val="000000"/>
                <w:sz w:val="22"/>
                <w:szCs w:val="22"/>
                <w:lang w:val="en-GB"/>
              </w:rPr>
              <w:t>A</w:t>
            </w:r>
            <w:r w:rsidRPr="00095B75">
              <w:rPr>
                <w:b/>
                <w:bCs/>
                <w:color w:val="000000"/>
                <w:sz w:val="22"/>
                <w:szCs w:val="22"/>
                <w:lang w:val="en-GB"/>
              </w:rPr>
              <w:t>lgorithm</w:t>
            </w:r>
          </w:p>
        </w:tc>
        <w:tc>
          <w:tcPr>
            <w:tcW w:w="960" w:type="dxa"/>
            <w:noWrap/>
            <w:hideMark/>
          </w:tcPr>
          <w:p w14:paraId="064FF224"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440915BC"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2B93B227"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0B6B22A8" w14:textId="77777777" w:rsidTr="00C00E8E">
        <w:trPr>
          <w:trHeight w:val="300"/>
        </w:trPr>
        <w:tc>
          <w:tcPr>
            <w:tcW w:w="1790" w:type="dxa"/>
            <w:noWrap/>
            <w:hideMark/>
          </w:tcPr>
          <w:p w14:paraId="43B36C4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4B24215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7</w:t>
            </w:r>
          </w:p>
        </w:tc>
        <w:tc>
          <w:tcPr>
            <w:tcW w:w="1041" w:type="dxa"/>
            <w:noWrap/>
            <w:hideMark/>
          </w:tcPr>
          <w:p w14:paraId="4420FBF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186.969</w:t>
            </w:r>
          </w:p>
        </w:tc>
        <w:tc>
          <w:tcPr>
            <w:tcW w:w="960" w:type="dxa"/>
            <w:noWrap/>
            <w:hideMark/>
          </w:tcPr>
          <w:p w14:paraId="406F5DB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35</w:t>
            </w:r>
          </w:p>
        </w:tc>
      </w:tr>
      <w:tr w:rsidR="002841C6" w:rsidRPr="00095B75" w14:paraId="5AA1467C" w14:textId="77777777" w:rsidTr="00C00E8E">
        <w:trPr>
          <w:trHeight w:val="300"/>
        </w:trPr>
        <w:tc>
          <w:tcPr>
            <w:tcW w:w="1790" w:type="dxa"/>
            <w:noWrap/>
          </w:tcPr>
          <w:p w14:paraId="06D64E01" w14:textId="3830A8A1"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67B3D06" w14:textId="4CDBDAE5"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91</w:t>
            </w:r>
          </w:p>
        </w:tc>
        <w:tc>
          <w:tcPr>
            <w:tcW w:w="1041" w:type="dxa"/>
            <w:noWrap/>
          </w:tcPr>
          <w:p w14:paraId="20E10605" w14:textId="47776841"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2360.420</w:t>
            </w:r>
          </w:p>
        </w:tc>
        <w:tc>
          <w:tcPr>
            <w:tcW w:w="960" w:type="dxa"/>
            <w:noWrap/>
          </w:tcPr>
          <w:p w14:paraId="73B0A470" w14:textId="7E4E352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808</w:t>
            </w:r>
          </w:p>
        </w:tc>
      </w:tr>
      <w:tr w:rsidR="00C00E8E" w:rsidRPr="00095B75" w14:paraId="2338C6FA" w14:textId="77777777" w:rsidTr="00C00E8E">
        <w:trPr>
          <w:trHeight w:val="300"/>
        </w:trPr>
        <w:tc>
          <w:tcPr>
            <w:tcW w:w="1790" w:type="dxa"/>
            <w:noWrap/>
            <w:hideMark/>
          </w:tcPr>
          <w:p w14:paraId="281D2D19"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4184E0C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5</w:t>
            </w:r>
          </w:p>
        </w:tc>
        <w:tc>
          <w:tcPr>
            <w:tcW w:w="1041" w:type="dxa"/>
            <w:noWrap/>
            <w:hideMark/>
          </w:tcPr>
          <w:p w14:paraId="21B0477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84.769</w:t>
            </w:r>
          </w:p>
        </w:tc>
        <w:tc>
          <w:tcPr>
            <w:tcW w:w="960" w:type="dxa"/>
            <w:noWrap/>
            <w:hideMark/>
          </w:tcPr>
          <w:p w14:paraId="02B2DF9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92</w:t>
            </w:r>
          </w:p>
        </w:tc>
      </w:tr>
      <w:tr w:rsidR="00C00E8E" w:rsidRPr="00095B75" w14:paraId="1A90C0F5" w14:textId="77777777" w:rsidTr="00C00E8E">
        <w:trPr>
          <w:trHeight w:val="300"/>
        </w:trPr>
        <w:tc>
          <w:tcPr>
            <w:tcW w:w="1790" w:type="dxa"/>
            <w:noWrap/>
            <w:hideMark/>
          </w:tcPr>
          <w:p w14:paraId="543628D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122D3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01</w:t>
            </w:r>
          </w:p>
        </w:tc>
        <w:tc>
          <w:tcPr>
            <w:tcW w:w="1041" w:type="dxa"/>
            <w:noWrap/>
            <w:hideMark/>
          </w:tcPr>
          <w:p w14:paraId="501A4C0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58</w:t>
            </w:r>
          </w:p>
        </w:tc>
        <w:tc>
          <w:tcPr>
            <w:tcW w:w="960" w:type="dxa"/>
            <w:noWrap/>
            <w:hideMark/>
          </w:tcPr>
          <w:p w14:paraId="1BE425F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16</w:t>
            </w:r>
          </w:p>
        </w:tc>
      </w:tr>
      <w:tr w:rsidR="00C00E8E" w:rsidRPr="00095B75" w14:paraId="5EA1D059" w14:textId="77777777" w:rsidTr="00C00E8E">
        <w:trPr>
          <w:trHeight w:val="300"/>
        </w:trPr>
        <w:tc>
          <w:tcPr>
            <w:tcW w:w="1790" w:type="dxa"/>
            <w:noWrap/>
            <w:hideMark/>
          </w:tcPr>
          <w:p w14:paraId="3E473D23"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21D6F4F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6</w:t>
            </w:r>
          </w:p>
        </w:tc>
        <w:tc>
          <w:tcPr>
            <w:tcW w:w="1041" w:type="dxa"/>
            <w:noWrap/>
            <w:hideMark/>
          </w:tcPr>
          <w:p w14:paraId="4E81B0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36.348</w:t>
            </w:r>
          </w:p>
        </w:tc>
        <w:tc>
          <w:tcPr>
            <w:tcW w:w="960" w:type="dxa"/>
            <w:noWrap/>
            <w:hideMark/>
          </w:tcPr>
          <w:p w14:paraId="606004B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5</w:t>
            </w:r>
          </w:p>
        </w:tc>
      </w:tr>
      <w:tr w:rsidR="00C00E8E" w:rsidRPr="00095B75" w14:paraId="0C48C204" w14:textId="77777777" w:rsidTr="00C00E8E">
        <w:trPr>
          <w:trHeight w:val="300"/>
        </w:trPr>
        <w:tc>
          <w:tcPr>
            <w:tcW w:w="1790" w:type="dxa"/>
            <w:noWrap/>
            <w:hideMark/>
          </w:tcPr>
          <w:p w14:paraId="00C2C77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5ACE4DA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7</w:t>
            </w:r>
          </w:p>
        </w:tc>
        <w:tc>
          <w:tcPr>
            <w:tcW w:w="1041" w:type="dxa"/>
            <w:noWrap/>
            <w:hideMark/>
          </w:tcPr>
          <w:p w14:paraId="3784D0F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24</w:t>
            </w:r>
          </w:p>
        </w:tc>
        <w:tc>
          <w:tcPr>
            <w:tcW w:w="960" w:type="dxa"/>
            <w:noWrap/>
            <w:hideMark/>
          </w:tcPr>
          <w:p w14:paraId="7D504A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5</w:t>
            </w:r>
          </w:p>
        </w:tc>
      </w:tr>
      <w:tr w:rsidR="00C00E8E" w:rsidRPr="00095B75" w14:paraId="28129852" w14:textId="77777777" w:rsidTr="00C00E8E">
        <w:trPr>
          <w:trHeight w:val="300"/>
        </w:trPr>
        <w:tc>
          <w:tcPr>
            <w:tcW w:w="1790" w:type="dxa"/>
            <w:noWrap/>
            <w:hideMark/>
          </w:tcPr>
          <w:p w14:paraId="5E47CF52"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0515B25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79</w:t>
            </w:r>
          </w:p>
        </w:tc>
        <w:tc>
          <w:tcPr>
            <w:tcW w:w="1041" w:type="dxa"/>
            <w:noWrap/>
            <w:hideMark/>
          </w:tcPr>
          <w:p w14:paraId="2C672C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67.493</w:t>
            </w:r>
          </w:p>
        </w:tc>
        <w:tc>
          <w:tcPr>
            <w:tcW w:w="960" w:type="dxa"/>
            <w:noWrap/>
            <w:hideMark/>
          </w:tcPr>
          <w:p w14:paraId="0D30E6C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07</w:t>
            </w:r>
          </w:p>
        </w:tc>
      </w:tr>
      <w:tr w:rsidR="00C00E8E" w:rsidRPr="00095B75" w14:paraId="0750E17F" w14:textId="77777777" w:rsidTr="00C00E8E">
        <w:trPr>
          <w:trHeight w:val="300"/>
        </w:trPr>
        <w:tc>
          <w:tcPr>
            <w:tcW w:w="1790" w:type="dxa"/>
            <w:noWrap/>
            <w:hideMark/>
          </w:tcPr>
          <w:p w14:paraId="6C6A397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8B417A8"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741</w:t>
            </w:r>
          </w:p>
        </w:tc>
        <w:tc>
          <w:tcPr>
            <w:tcW w:w="1041" w:type="dxa"/>
            <w:noWrap/>
            <w:hideMark/>
          </w:tcPr>
          <w:p w14:paraId="0FFC782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14.077</w:t>
            </w:r>
          </w:p>
        </w:tc>
        <w:tc>
          <w:tcPr>
            <w:tcW w:w="960" w:type="dxa"/>
            <w:noWrap/>
            <w:hideMark/>
          </w:tcPr>
          <w:p w14:paraId="6399334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2</w:t>
            </w:r>
          </w:p>
        </w:tc>
      </w:tr>
      <w:tr w:rsidR="00C00E8E" w:rsidRPr="00095B75" w14:paraId="02A93680" w14:textId="77777777" w:rsidTr="00C00E8E">
        <w:trPr>
          <w:trHeight w:val="300"/>
        </w:trPr>
        <w:tc>
          <w:tcPr>
            <w:tcW w:w="1790" w:type="dxa"/>
            <w:noWrap/>
            <w:hideMark/>
          </w:tcPr>
          <w:p w14:paraId="44E7692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478A83B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11</w:t>
            </w:r>
          </w:p>
        </w:tc>
        <w:tc>
          <w:tcPr>
            <w:tcW w:w="1041" w:type="dxa"/>
            <w:noWrap/>
            <w:hideMark/>
          </w:tcPr>
          <w:p w14:paraId="27EC7D8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670.308</w:t>
            </w:r>
          </w:p>
        </w:tc>
        <w:tc>
          <w:tcPr>
            <w:tcW w:w="960" w:type="dxa"/>
            <w:noWrap/>
            <w:hideMark/>
          </w:tcPr>
          <w:p w14:paraId="36980FF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2</w:t>
            </w:r>
          </w:p>
        </w:tc>
      </w:tr>
      <w:tr w:rsidR="00C00E8E" w:rsidRPr="00095B75" w14:paraId="53D10C57" w14:textId="77777777" w:rsidTr="00C00E8E">
        <w:trPr>
          <w:trHeight w:val="300"/>
        </w:trPr>
        <w:tc>
          <w:tcPr>
            <w:tcW w:w="1790" w:type="dxa"/>
            <w:noWrap/>
            <w:hideMark/>
          </w:tcPr>
          <w:p w14:paraId="309C6FB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53F3AD1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5</w:t>
            </w:r>
          </w:p>
        </w:tc>
        <w:tc>
          <w:tcPr>
            <w:tcW w:w="1041" w:type="dxa"/>
            <w:noWrap/>
            <w:hideMark/>
          </w:tcPr>
          <w:p w14:paraId="4644C8D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253.805</w:t>
            </w:r>
          </w:p>
        </w:tc>
        <w:tc>
          <w:tcPr>
            <w:tcW w:w="960" w:type="dxa"/>
            <w:noWrap/>
            <w:hideMark/>
          </w:tcPr>
          <w:p w14:paraId="57D9A66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45</w:t>
            </w:r>
          </w:p>
        </w:tc>
      </w:tr>
      <w:tr w:rsidR="00C00E8E" w:rsidRPr="00095B75" w14:paraId="1FA457E9" w14:textId="77777777" w:rsidTr="00C00E8E">
        <w:trPr>
          <w:trHeight w:val="300"/>
        </w:trPr>
        <w:tc>
          <w:tcPr>
            <w:tcW w:w="1790" w:type="dxa"/>
            <w:noWrap/>
            <w:hideMark/>
          </w:tcPr>
          <w:p w14:paraId="15D3406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1DBCE89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2</w:t>
            </w:r>
          </w:p>
        </w:tc>
        <w:tc>
          <w:tcPr>
            <w:tcW w:w="1041" w:type="dxa"/>
            <w:noWrap/>
            <w:hideMark/>
          </w:tcPr>
          <w:p w14:paraId="7332CF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124.513</w:t>
            </w:r>
          </w:p>
        </w:tc>
        <w:tc>
          <w:tcPr>
            <w:tcW w:w="960" w:type="dxa"/>
            <w:noWrap/>
            <w:hideMark/>
          </w:tcPr>
          <w:p w14:paraId="7F489C6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99</w:t>
            </w:r>
          </w:p>
        </w:tc>
      </w:tr>
      <w:tr w:rsidR="0060696A" w:rsidRPr="00095B75" w14:paraId="768C16C4" w14:textId="77777777" w:rsidTr="00C00E8E">
        <w:trPr>
          <w:trHeight w:val="300"/>
        </w:trPr>
        <w:tc>
          <w:tcPr>
            <w:tcW w:w="1790" w:type="dxa"/>
            <w:noWrap/>
          </w:tcPr>
          <w:p w14:paraId="0BBC0E07" w14:textId="77525ED3"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4872E993" w14:textId="60CC2D5A" w:rsidR="0060696A" w:rsidRPr="00095B75" w:rsidRDefault="00167DA8" w:rsidP="00095B75">
            <w:pPr>
              <w:spacing w:line="240" w:lineRule="auto"/>
              <w:jc w:val="right"/>
              <w:rPr>
                <w:color w:val="000000"/>
                <w:sz w:val="22"/>
                <w:szCs w:val="22"/>
                <w:lang w:val="en-GB"/>
              </w:rPr>
            </w:pPr>
            <w:r>
              <w:rPr>
                <w:color w:val="000000"/>
                <w:sz w:val="22"/>
                <w:szCs w:val="22"/>
                <w:lang w:val="en-GB"/>
              </w:rPr>
              <w:t>0.500</w:t>
            </w:r>
          </w:p>
        </w:tc>
        <w:tc>
          <w:tcPr>
            <w:tcW w:w="1041" w:type="dxa"/>
            <w:noWrap/>
          </w:tcPr>
          <w:p w14:paraId="7B778DBB" w14:textId="7850EF58"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944</w:t>
            </w:r>
          </w:p>
        </w:tc>
        <w:tc>
          <w:tcPr>
            <w:tcW w:w="960" w:type="dxa"/>
            <w:noWrap/>
          </w:tcPr>
          <w:p w14:paraId="34853D44" w14:textId="287188AA" w:rsidR="0060696A" w:rsidRPr="00095B75" w:rsidRDefault="00167DA8" w:rsidP="00167DA8">
            <w:pPr>
              <w:spacing w:line="240" w:lineRule="auto"/>
              <w:jc w:val="right"/>
              <w:rPr>
                <w:color w:val="000000"/>
                <w:sz w:val="22"/>
                <w:szCs w:val="22"/>
                <w:lang w:val="en-GB"/>
              </w:rPr>
            </w:pPr>
            <w:r w:rsidRPr="00167DA8">
              <w:rPr>
                <w:color w:val="000000"/>
                <w:sz w:val="22"/>
                <w:szCs w:val="22"/>
                <w:lang w:val="en-GB"/>
              </w:rPr>
              <w:t>15.92</w:t>
            </w:r>
            <w:r>
              <w:rPr>
                <w:color w:val="000000"/>
                <w:sz w:val="22"/>
                <w:szCs w:val="22"/>
                <w:lang w:val="en-GB"/>
              </w:rPr>
              <w:t>9</w:t>
            </w:r>
          </w:p>
        </w:tc>
      </w:tr>
      <w:tr w:rsidR="00C00E8E" w:rsidRPr="00095B75" w14:paraId="3C58E0AD" w14:textId="77777777" w:rsidTr="00C00E8E">
        <w:trPr>
          <w:trHeight w:val="300"/>
        </w:trPr>
        <w:tc>
          <w:tcPr>
            <w:tcW w:w="1790" w:type="dxa"/>
            <w:noWrap/>
            <w:hideMark/>
          </w:tcPr>
          <w:p w14:paraId="7ECD464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HATE</w:t>
            </w:r>
          </w:p>
        </w:tc>
        <w:tc>
          <w:tcPr>
            <w:tcW w:w="960" w:type="dxa"/>
            <w:noWrap/>
            <w:hideMark/>
          </w:tcPr>
          <w:p w14:paraId="3E5C4EE2"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95</w:t>
            </w:r>
          </w:p>
        </w:tc>
        <w:tc>
          <w:tcPr>
            <w:tcW w:w="1041" w:type="dxa"/>
            <w:noWrap/>
            <w:hideMark/>
          </w:tcPr>
          <w:p w14:paraId="764AFA75"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6925.787</w:t>
            </w:r>
          </w:p>
        </w:tc>
        <w:tc>
          <w:tcPr>
            <w:tcW w:w="960" w:type="dxa"/>
            <w:noWrap/>
            <w:hideMark/>
          </w:tcPr>
          <w:p w14:paraId="357749D9"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65</w:t>
            </w:r>
          </w:p>
        </w:tc>
      </w:tr>
      <w:tr w:rsidR="00C00E8E" w:rsidRPr="00095B75" w14:paraId="0E532BB0" w14:textId="77777777" w:rsidTr="00C00E8E">
        <w:trPr>
          <w:trHeight w:val="300"/>
        </w:trPr>
        <w:tc>
          <w:tcPr>
            <w:tcW w:w="1790" w:type="dxa"/>
            <w:noWrap/>
            <w:hideMark/>
          </w:tcPr>
          <w:p w14:paraId="38B0145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1DC696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8</w:t>
            </w:r>
          </w:p>
        </w:tc>
        <w:tc>
          <w:tcPr>
            <w:tcW w:w="1041" w:type="dxa"/>
            <w:noWrap/>
            <w:hideMark/>
          </w:tcPr>
          <w:p w14:paraId="669AFD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3.85</w:t>
            </w:r>
          </w:p>
        </w:tc>
        <w:tc>
          <w:tcPr>
            <w:tcW w:w="960" w:type="dxa"/>
            <w:noWrap/>
            <w:hideMark/>
          </w:tcPr>
          <w:p w14:paraId="6309E99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5</w:t>
            </w:r>
          </w:p>
        </w:tc>
      </w:tr>
      <w:tr w:rsidR="00C00E8E" w:rsidRPr="00095B75" w14:paraId="60018305" w14:textId="77777777" w:rsidTr="00C00E8E">
        <w:trPr>
          <w:trHeight w:val="300"/>
        </w:trPr>
        <w:tc>
          <w:tcPr>
            <w:tcW w:w="1790" w:type="dxa"/>
            <w:noWrap/>
            <w:hideMark/>
          </w:tcPr>
          <w:p w14:paraId="27BFAC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287CD5D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w:t>
            </w:r>
          </w:p>
        </w:tc>
        <w:tc>
          <w:tcPr>
            <w:tcW w:w="1041" w:type="dxa"/>
            <w:noWrap/>
            <w:hideMark/>
          </w:tcPr>
          <w:p w14:paraId="5823D95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480.079</w:t>
            </w:r>
          </w:p>
        </w:tc>
        <w:tc>
          <w:tcPr>
            <w:tcW w:w="960" w:type="dxa"/>
            <w:noWrap/>
            <w:hideMark/>
          </w:tcPr>
          <w:p w14:paraId="7255C8B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w:t>
            </w:r>
          </w:p>
        </w:tc>
      </w:tr>
    </w:tbl>
    <w:p w14:paraId="0EC1005E" w14:textId="77777777" w:rsidR="00095B75" w:rsidRDefault="00095B75" w:rsidP="00757EFE">
      <w:pPr>
        <w:rPr>
          <w:rFonts w:eastAsiaTheme="majorEastAsia"/>
        </w:rPr>
      </w:pPr>
    </w:p>
    <w:p w14:paraId="26434FCE" w14:textId="51E866BD" w:rsidR="00004355" w:rsidRDefault="00266FB2" w:rsidP="00757EFE">
      <w:pPr>
        <w:rPr>
          <w:rFonts w:eastAsiaTheme="majorEastAsia"/>
        </w:rPr>
      </w:pPr>
      <w:r w:rsidRPr="00266FB2">
        <w:rPr>
          <w:rFonts w:eastAsiaTheme="majorEastAsia"/>
          <w:noProof/>
          <w:lang w:eastAsia="en-US"/>
        </w:rPr>
        <w:lastRenderedPageBreak/>
        <w:drawing>
          <wp:inline distT="0" distB="0" distL="0" distR="0" wp14:anchorId="5BBA2F1C" wp14:editId="40B8A745">
            <wp:extent cx="5943600" cy="7473950"/>
            <wp:effectExtent l="0" t="0" r="0" b="0"/>
            <wp:docPr id="168470275" name="Picture 1" descr="A collage of multiple colore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0275" name="Picture 1" descr="A collage of multiple colored graphs&#10;&#10;AI-generated content may be incorrect."/>
                    <pic:cNvPicPr/>
                  </pic:nvPicPr>
                  <pic:blipFill>
                    <a:blip r:embed="rId14"/>
                    <a:stretch>
                      <a:fillRect/>
                    </a:stretch>
                  </pic:blipFill>
                  <pic:spPr>
                    <a:xfrm>
                      <a:off x="0" y="0"/>
                      <a:ext cx="5943600" cy="7473950"/>
                    </a:xfrm>
                    <a:prstGeom prst="rect">
                      <a:avLst/>
                    </a:prstGeom>
                  </pic:spPr>
                </pic:pic>
              </a:graphicData>
            </a:graphic>
          </wp:inline>
        </w:drawing>
      </w:r>
    </w:p>
    <w:p w14:paraId="5EEC5BC0" w14:textId="38A72C55" w:rsidR="0029535E" w:rsidRDefault="0029535E" w:rsidP="00757EFE">
      <w:pPr>
        <w:rPr>
          <w:rFonts w:eastAsiaTheme="majorEastAsia"/>
        </w:rPr>
      </w:pPr>
      <w:r>
        <w:rPr>
          <w:rFonts w:eastAsiaTheme="majorEastAsia"/>
        </w:rPr>
        <w:t xml:space="preserve">Figure 9 – </w:t>
      </w:r>
      <w:r w:rsidR="00457B65">
        <w:t xml:space="preserve">Feature extraction methods on the c28 real dataset. Colors represent the clustering labels and the ‘X’ maker represent the intracellular activity such that the amount of separability offered is </w:t>
      </w:r>
      <w:r w:rsidR="00BF18D4">
        <w:t>easily observable</w:t>
      </w:r>
      <w:r w:rsidR="00457B65">
        <w:t>.</w:t>
      </w:r>
    </w:p>
    <w:p w14:paraId="1F475EFC" w14:textId="6648AAFE" w:rsidR="0029535E" w:rsidRDefault="00266FB2" w:rsidP="00757EFE">
      <w:pPr>
        <w:rPr>
          <w:rFonts w:eastAsiaTheme="majorEastAsia"/>
        </w:rPr>
      </w:pPr>
      <w:r w:rsidRPr="00266FB2">
        <w:rPr>
          <w:rFonts w:eastAsiaTheme="majorEastAsia"/>
          <w:noProof/>
          <w:lang w:eastAsia="en-US"/>
        </w:rPr>
        <w:lastRenderedPageBreak/>
        <w:drawing>
          <wp:inline distT="0" distB="0" distL="0" distR="0" wp14:anchorId="0CD4C7D7" wp14:editId="237E203B">
            <wp:extent cx="5943600" cy="7473950"/>
            <wp:effectExtent l="0" t="0" r="0" b="0"/>
            <wp:docPr id="877697305" name="Picture 1" descr="A collage of multiple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97305" name="Picture 1" descr="A collage of multiple colored dots&#10;&#10;AI-generated content may be incorrect."/>
                    <pic:cNvPicPr/>
                  </pic:nvPicPr>
                  <pic:blipFill>
                    <a:blip r:embed="rId15"/>
                    <a:stretch>
                      <a:fillRect/>
                    </a:stretch>
                  </pic:blipFill>
                  <pic:spPr>
                    <a:xfrm>
                      <a:off x="0" y="0"/>
                      <a:ext cx="5943600" cy="7473950"/>
                    </a:xfrm>
                    <a:prstGeom prst="rect">
                      <a:avLst/>
                    </a:prstGeom>
                  </pic:spPr>
                </pic:pic>
              </a:graphicData>
            </a:graphic>
          </wp:inline>
        </w:drawing>
      </w:r>
    </w:p>
    <w:p w14:paraId="4F7325E7" w14:textId="005C9BDD" w:rsidR="002C025B" w:rsidRPr="00266FB2" w:rsidRDefault="0029535E" w:rsidP="00C71B32">
      <w:pPr>
        <w:rPr>
          <w:rFonts w:eastAsiaTheme="majorEastAsia"/>
        </w:rPr>
      </w:pPr>
      <w:r>
        <w:rPr>
          <w:rFonts w:eastAsiaTheme="majorEastAsia"/>
        </w:rPr>
        <w:t xml:space="preserve">Figure 10 – </w:t>
      </w:r>
      <w:r w:rsidR="00B63001">
        <w:t>Feature extraction methods on the 37 real dataset. Colors represent the clustering labels and the ‘X’ maker represent the intracellular activity such that the amount of separability offered is easily observable.</w:t>
      </w:r>
    </w:p>
    <w:p w14:paraId="18985FFA" w14:textId="1CF30499" w:rsidR="00FF30DF" w:rsidRDefault="000A1725" w:rsidP="00FF30DF">
      <w:pPr>
        <w:pStyle w:val="Heading1"/>
      </w:pPr>
      <w:r>
        <w:lastRenderedPageBreak/>
        <w:t>Conclusions</w:t>
      </w:r>
    </w:p>
    <w:p w14:paraId="4BE70814" w14:textId="0233BBAA" w:rsidR="2FE44980" w:rsidRDefault="2FE44980">
      <w:r>
        <w:t xml:space="preserve">Our extensive analyses made on a diverse array of feature extraction algorithms on a large number of </w:t>
      </w:r>
      <w:r w:rsidR="00702865">
        <w:t xml:space="preserve">synthetic (95) </w:t>
      </w:r>
      <w:r>
        <w:t>datasets</w:t>
      </w:r>
      <w:r w:rsidR="00702865">
        <w:t xml:space="preserve"> and real datasets</w:t>
      </w:r>
      <w:r>
        <w:t xml:space="preserve"> from the perspective of 6 different performance evaluation metrics indicate that the non-linear manifold feature extraction approaches clearly outperform linear and non-linear approaches. Specifically, UMAP, TriMap, PHATE, and t-SNE are the most suitable approaches for spike sorting, with UMAP having the highest overall performance from both the scores obtained and through visual inspection. This statement is supported by our analysis of singular datasets, our global analysis of the 95 datasets, the rankings obtained, the statistical validation</w:t>
      </w:r>
      <w:r w:rsidR="00DE4C37">
        <w:t xml:space="preserve"> and the performance evaluation on real datasets</w:t>
      </w:r>
      <w:r>
        <w:t xml:space="preserve">. While other non-linear manifold approaches, such as Spectral embedding, Isomap and MLLE, outperform traditional linear and non-linear approaches, they still lag behind in performance. Spectral embedding is able to create a more interpretable space, yet the clusters are rarely separated.  </w:t>
      </w:r>
    </w:p>
    <w:p w14:paraId="33539C0F" w14:textId="2C0163A9" w:rsidR="2FE44980" w:rsidRDefault="2FE44980" w:rsidP="2452C7FA">
      <w:r>
        <w:t xml:space="preserve">LLE, MLLE, and Diffusion Map have shown good performance only on datasets with a low number of clusters, which renders them inadequate due to the increasing complexity of neuronal data given by recent developments in recording hardware. Moreover, through visual inspection, we can confidently say that the embedding spaces obtained are not interpretable, as there is almost no separation and no actual clusters can be seen. The high results obtained could be attributed to the linear separation offered by K-Means.  </w:t>
      </w:r>
    </w:p>
    <w:p w14:paraId="6621640F" w14:textId="68D9DA66" w:rsidR="2FE44980" w:rsidRDefault="2FE44980" w:rsidP="2452C7FA">
      <w:r>
        <w:t xml:space="preserve">All the analyses performed indicate that traditional linear and non-linear approaches are inadequate for handling neuronal data. Specifically, SOMs are unable to integrate the high-dimensional relations between data points in their grid as their performance is low for all metrics. Although Kernel PCA integrates non-linearity, it does not seem to obtain a better performance than its linear counterpart. However, the AE manages to obtain results similar to those of t-SNE and Isomap offering separability which is confirmed by both the scores obtained and the visual inspection. </w:t>
      </w:r>
    </w:p>
    <w:p w14:paraId="3656EB3D" w14:textId="44B154DC" w:rsidR="2FE44980" w:rsidRDefault="2FE44980" w:rsidP="2452C7FA">
      <w:r>
        <w:t xml:space="preserve">Although mentioned in the ‘Materials and Methods’ section, we have chosen to leave out the HLLE, LTSA and non-metric MDS as their results were close to 0, indicating that these methods are not suitable for neuronal data.  </w:t>
      </w:r>
    </w:p>
    <w:p w14:paraId="6F3F27D3" w14:textId="233E4C67" w:rsidR="2FE44980" w:rsidRDefault="2FE44980" w:rsidP="2452C7FA">
      <w:r>
        <w:t>Evidently, other clustering algorithms may be used and may even obtain better results. However, we have chosen to analyse feature extraction algorithms and the separability of the embedding spaces that they offer. As such, a clustering algorithm such as K-Means, which separates any spaces in a linear manner, is a perfect candidate to explore the separability of any feature extraction method. Moreover, as K-Means is one of the fastest algorithms and is commonly used in spike sorting, including some of the more recently developed spike sorters (14,75). Nevertheless, an analysis incorporating other clustering methods may be a future research direction.</w:t>
      </w:r>
    </w:p>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1BDAC5D9" w14:textId="56274B61" w:rsidR="00345D31" w:rsidRDefault="00345D31" w:rsidP="00345D31">
      <w:pPr>
        <w:pStyle w:val="ListParagraph"/>
        <w:numPr>
          <w:ilvl w:val="0"/>
          <w:numId w:val="10"/>
        </w:numPr>
      </w:pPr>
      <w:r>
        <w:lastRenderedPageBreak/>
        <w:t xml:space="preserve">Synthetic datasets </w:t>
      </w:r>
      <w:r w:rsidRPr="00823579">
        <w:fldChar w:fldCharType="begin"/>
      </w:r>
      <w:r w:rsidR="00531D9B">
        <w:instrText xml:space="preserve"> ADDIN ZOTERO_ITEM CSL_CITATION {"citationID":"1JmzcMGr","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531D9B" w:rsidRPr="00531D9B">
        <w:rPr>
          <w:rFonts w:cs="Times New Roman"/>
        </w:rPr>
        <w:t>(17)</w:t>
      </w:r>
      <w:r w:rsidRPr="00823579">
        <w:fldChar w:fldCharType="end"/>
      </w:r>
      <w:r>
        <w:t xml:space="preserve">: </w:t>
      </w:r>
      <w:hyperlink r:id="rId16" w:history="1">
        <w:r w:rsidRPr="0096368C">
          <w:rPr>
            <w:rStyle w:val="Hyperlink"/>
          </w:rPr>
          <w:t>https://spikeforest.flatironinstitute.org/studyset/SYNTH_MONOTRODE</w:t>
        </w:r>
      </w:hyperlink>
      <w:r>
        <w:t xml:space="preserve"> or </w:t>
      </w:r>
      <w:hyperlink r:id="rId17" w:history="1">
        <w:r w:rsidRPr="0096368C">
          <w:rPr>
            <w:rStyle w:val="Hyperlink"/>
          </w:rPr>
          <w:t>http://bioweb.me/CPGJNM2012-dataset</w:t>
        </w:r>
      </w:hyperlink>
      <w:r>
        <w:t xml:space="preserve"> or </w:t>
      </w:r>
      <w:hyperlink r:id="rId18" w:history="1">
        <w:r w:rsidRPr="0096368C">
          <w:rPr>
            <w:rStyle w:val="Hyperlink"/>
          </w:rPr>
          <w:t>https://www.kaggle.com/datasets/ardeleanrichard/simulationsdataset/data</w:t>
        </w:r>
      </w:hyperlink>
    </w:p>
    <w:p w14:paraId="32E4DDBA" w14:textId="2F5928DE" w:rsidR="00345D31" w:rsidRDefault="00345D31" w:rsidP="00345D31">
      <w:pPr>
        <w:pStyle w:val="ListParagraph"/>
        <w:numPr>
          <w:ilvl w:val="0"/>
          <w:numId w:val="10"/>
        </w:numPr>
      </w:pPr>
      <w:r>
        <w:t xml:space="preserve">Real datasets </w:t>
      </w:r>
      <w:r>
        <w:fldChar w:fldCharType="begin"/>
      </w:r>
      <w:r w:rsidR="00531D9B">
        <w:instrText xml:space="preserve"> ADDIN ZOTERO_ITEM CSL_CITATION {"citationID":"iz8q4Izl","properties":{"formattedCitation":"(77,78)","plainCitation":"(77,7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w:instrText>
      </w:r>
      <w:r w:rsidR="00531D9B">
        <w:lastRenderedPageBreak/>
        <w:instrText xml:space="preserve">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531D9B" w:rsidRPr="00531D9B">
        <w:rPr>
          <w:rFonts w:cs="Times New Roman"/>
        </w:rPr>
        <w:t>(77,78)</w:t>
      </w:r>
      <w:r>
        <w:fldChar w:fldCharType="end"/>
      </w:r>
      <w:r>
        <w:t xml:space="preserve">: </w:t>
      </w:r>
      <w:hyperlink r:id="rId19" w:history="1">
        <w:r w:rsidRPr="0096368C">
          <w:rPr>
            <w:rStyle w:val="Hyperlink"/>
          </w:rPr>
          <w:t>h</w:t>
        </w:r>
        <w:r w:rsidRPr="0096368C">
          <w:rPr>
            <w:rStyle w:val="Hyperlink"/>
          </w:rPr>
          <w:lastRenderedPageBreak/>
          <w:t>ttps://spikeforest.flatironinstitute.org/study/paired_kampff</w:t>
        </w:r>
      </w:hyperlink>
      <w:r>
        <w:t xml:space="preserve"> or </w:t>
      </w:r>
      <w:hyperlink r:id="rId20" w:history="1">
        <w:r w:rsidRPr="0096368C">
          <w:rPr>
            <w:rStyle w:val="Hyperlink"/>
          </w:rPr>
          <w:t>https://crcns.org/data-sets/methods/spe-1/about-spe-1</w:t>
        </w:r>
      </w:hyperlink>
    </w:p>
    <w:p w14:paraId="3B1E8797" w14:textId="1FAA1F7B" w:rsidR="007457EB" w:rsidRDefault="007457EB" w:rsidP="007457EB">
      <w:pPr>
        <w:pStyle w:val="Heading1"/>
        <w:numPr>
          <w:ilvl w:val="0"/>
          <w:numId w:val="0"/>
        </w:numPr>
        <w:ind w:left="432" w:hanging="432"/>
      </w:pPr>
      <w:r>
        <w:t>Code Availability</w:t>
      </w:r>
    </w:p>
    <w:p w14:paraId="4D73A38F" w14:textId="2B9221A6" w:rsidR="007457EB"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21" w:history="1">
        <w:r w:rsidR="000940DC" w:rsidRPr="0096368C">
          <w:rPr>
            <w:rStyle w:val="Hyperlink"/>
          </w:rPr>
          <w:t>https://github.com/ArdeleanRichard/Nonlinear-Feature-Extraction-in-SpikeSorting</w:t>
        </w:r>
      </w:hyperlink>
    </w:p>
    <w:p w14:paraId="6581C371" w14:textId="77777777" w:rsidR="000940DC" w:rsidRPr="007457EB" w:rsidRDefault="000940DC" w:rsidP="007457EB"/>
    <w:p w14:paraId="72E2F1F5" w14:textId="79670BC5" w:rsidR="000F5AF6" w:rsidRDefault="000F5AF6" w:rsidP="007457EB">
      <w:pPr>
        <w:pStyle w:val="Heading1"/>
        <w:numPr>
          <w:ilvl w:val="0"/>
          <w:numId w:val="0"/>
        </w:numPr>
        <w:ind w:left="432" w:hanging="432"/>
      </w:pPr>
      <w:r>
        <w:t>Bibliography</w:t>
      </w:r>
    </w:p>
    <w:p w14:paraId="6488ADC3" w14:textId="77777777" w:rsidR="00C81C56" w:rsidRDefault="000F5AF6" w:rsidP="00C81C56">
      <w:pPr>
        <w:pStyle w:val="Bibliography"/>
      </w:pPr>
      <w:r>
        <w:fldChar w:fldCharType="begin"/>
      </w:r>
      <w:r w:rsidR="00C81C56">
        <w:instrText xml:space="preserve"> ADDIN ZOTERO_BIBL {"uncited":[],"omitted":[],"custom":[]} CSL_BIBLIOGRAPHY </w:instrText>
      </w:r>
      <w:r>
        <w:fldChar w:fldCharType="separate"/>
      </w:r>
      <w:r w:rsidR="00C81C56">
        <w:t>1.</w:t>
      </w:r>
      <w:r w:rsidR="00C81C56">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A7EFFFB" w14:textId="77777777" w:rsidR="00C81C56" w:rsidRDefault="00C81C56" w:rsidP="00C81C56">
      <w:pPr>
        <w:pStyle w:val="Bibliography"/>
      </w:pPr>
      <w:r>
        <w:t>2.</w:t>
      </w:r>
      <w:r>
        <w:tab/>
        <w:t xml:space="preserve">Bear M, Connors B, Paradiso M. Neuroscience: Exploring the brain: Fourth edition. 2015. 1 p. </w:t>
      </w:r>
    </w:p>
    <w:p w14:paraId="252F40D6" w14:textId="77777777" w:rsidR="00C81C56" w:rsidRDefault="00C81C56" w:rsidP="00C81C56">
      <w:pPr>
        <w:pStyle w:val="Bibliography"/>
      </w:pPr>
      <w:r>
        <w:t>3.</w:t>
      </w:r>
      <w:r>
        <w:tab/>
        <w:t xml:space="preserve">Quiroga RQ. Spike sorting. Scholarpedia. 2007 Dec 21;2(12):3583. </w:t>
      </w:r>
    </w:p>
    <w:p w14:paraId="20D726DD" w14:textId="77777777" w:rsidR="00C81C56" w:rsidRDefault="00C81C56" w:rsidP="00C81C56">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78FAACF2" w14:textId="77777777" w:rsidR="00C81C56" w:rsidRDefault="00C81C56" w:rsidP="00C81C56">
      <w:pPr>
        <w:pStyle w:val="Bibliography"/>
      </w:pPr>
      <w:r>
        <w:t>5.</w:t>
      </w:r>
      <w:r>
        <w:tab/>
        <w:t xml:space="preserve">Rey HG, Pedreira C, Quian Quiroga R. Past, present and future of spike sorting techniques. Brain Res Bull. 2015 Oct 1;119:106–17. </w:t>
      </w:r>
    </w:p>
    <w:p w14:paraId="43C9B6C0" w14:textId="77777777" w:rsidR="00C81C56" w:rsidRDefault="00C81C56" w:rsidP="00C81C56">
      <w:pPr>
        <w:pStyle w:val="Bibliography"/>
      </w:pPr>
      <w:r>
        <w:t>6.</w:t>
      </w:r>
      <w:r>
        <w:tab/>
        <w:t xml:space="preserve">Tolas R, Portase R, Lemnaru C, Dinsoreanu M, Potolea R. Unsupervised Clustering and Explainable AI for Unveiling Behavioral Variations Across Time in Home-Appliance Generated Data. In: Delir Haghighi P, Pardede E, Dobbie G, Yogarajan V, ER NAS, Kotsis G, et al., editors. Information Integration and Web Intelligence. Cham: Springer Nature Switzerland; 2023. p. 147–61. </w:t>
      </w:r>
    </w:p>
    <w:p w14:paraId="2C74C0E3" w14:textId="77777777" w:rsidR="00C81C56" w:rsidRDefault="00C81C56" w:rsidP="00C81C56">
      <w:pPr>
        <w:pStyle w:val="Bibliography"/>
      </w:pPr>
      <w:r>
        <w:t>7.</w:t>
      </w:r>
      <w:r>
        <w:tab/>
        <w:t xml:space="preserve">Chung JE, Magland JF, Barnett AH, Tolosa VM, Tooker AC, Lee KY, et al. A fully automated approach to spike sorting. Neuron. 2017 Sep 13;95(6):1381-1394.e6. </w:t>
      </w:r>
    </w:p>
    <w:p w14:paraId="161895D7" w14:textId="77777777" w:rsidR="00C81C56" w:rsidRDefault="00C81C56" w:rsidP="00C81C56">
      <w:pPr>
        <w:pStyle w:val="Bibliography"/>
      </w:pPr>
      <w:r>
        <w:t>8.</w:t>
      </w:r>
      <w:r>
        <w:tab/>
        <w:t xml:space="preserve">Meister M, Pine J, Baylor DA. Multi-neuronal signals from the retina: acquisition and analysis. J Neurosci Methods. 1994 Jan 1;51(1):95–106. </w:t>
      </w:r>
    </w:p>
    <w:p w14:paraId="4839169F" w14:textId="77777777" w:rsidR="00C81C56" w:rsidRDefault="00C81C56" w:rsidP="00C81C56">
      <w:pPr>
        <w:pStyle w:val="Bibliography"/>
      </w:pPr>
      <w:r>
        <w:t>9.</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5125B078" w14:textId="77777777" w:rsidR="00C81C56" w:rsidRDefault="00C81C56" w:rsidP="00C81C56">
      <w:pPr>
        <w:pStyle w:val="Bibliography"/>
      </w:pPr>
      <w:r>
        <w:t>10.</w:t>
      </w:r>
      <w:r>
        <w:tab/>
        <w:t xml:space="preserve">Stevenson IH, Kording KP. How advances in neural recording affect data analysis. Nat Neurosci. 2011 Feb;14(2):139–42. </w:t>
      </w:r>
    </w:p>
    <w:p w14:paraId="2DEFDC36" w14:textId="77777777" w:rsidR="00C81C56" w:rsidRDefault="00C81C56" w:rsidP="00C81C56">
      <w:pPr>
        <w:pStyle w:val="Bibliography"/>
      </w:pPr>
      <w:r>
        <w:t>11.</w:t>
      </w:r>
      <w:r>
        <w:tab/>
        <w:t>Jun JJ, Steinmetz NA, Siegle JH, Denman DJ, Bauza M, Barbarits B, et al. Fully integrated silicon probes for high-density recording of neural activity. Nat</w:t>
      </w:r>
      <w:r>
        <w:lastRenderedPageBreak/>
        <w:t xml:space="preserve">ure. 2017 Nov;551(7679):232–6. </w:t>
      </w:r>
    </w:p>
    <w:p w14:paraId="65DFDDAE" w14:textId="77777777" w:rsidR="00C81C56" w:rsidRDefault="00C81C56" w:rsidP="00C81C56">
      <w:pPr>
        <w:pStyle w:val="Bibliography"/>
      </w:pPr>
      <w:r>
        <w:t>12.</w:t>
      </w:r>
      <w:r>
        <w:tab/>
        <w:t xml:space="preserve">Pouzat C, Mazor O, Laurent G. Using noise signature to optimize spike-sorting and to assess neuronal classification quality. J Neurosci Methods. 2002 Dec 31;122(1):43–57. </w:t>
      </w:r>
    </w:p>
    <w:p w14:paraId="584842C9" w14:textId="77777777" w:rsidR="00C81C56" w:rsidRDefault="00C81C56" w:rsidP="00C81C56">
      <w:pPr>
        <w:pStyle w:val="Bibliography"/>
      </w:pPr>
      <w:r>
        <w:t>13.</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67370C68" w14:textId="77777777" w:rsidR="00C81C56" w:rsidRDefault="00C81C56" w:rsidP="00C81C56">
      <w:pPr>
        <w:pStyle w:val="Bibliography"/>
      </w:pPr>
      <w:r>
        <w:t>14.</w:t>
      </w:r>
      <w:r>
        <w:tab/>
        <w:t xml:space="preserve">Hulata E, Segev R, Ben-Jacob E. A method for spike sorting and detection based on wavelet packets and Shannon’s mutual information. J Neurosci Methods. 2002 May 30;117(1):1–12. </w:t>
      </w:r>
    </w:p>
    <w:p w14:paraId="45E3E77E" w14:textId="77777777" w:rsidR="00C81C56" w:rsidRDefault="00C81C56" w:rsidP="00C81C56">
      <w:pPr>
        <w:pStyle w:val="Bibliography"/>
      </w:pPr>
      <w:r>
        <w:t>15.</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5334B453" w14:textId="77777777" w:rsidR="00C81C56" w:rsidRDefault="00C81C56" w:rsidP="00C81C56">
      <w:pPr>
        <w:pStyle w:val="Bibliography"/>
      </w:pPr>
      <w:r>
        <w:t>16.</w:t>
      </w:r>
      <w:r>
        <w:tab/>
        <w:t xml:space="preserve">Yuan Y, Yang C, Si J. The M-Sorter: An automatic and robust spike detection and classification system. J Neurosci Methods. 2012 Sep 30;210(2):281–90. </w:t>
      </w:r>
    </w:p>
    <w:p w14:paraId="27F6AF0B" w14:textId="77777777" w:rsidR="00C81C56" w:rsidRDefault="00C81C56" w:rsidP="00C81C56">
      <w:pPr>
        <w:pStyle w:val="Bibliography"/>
      </w:pPr>
      <w:r>
        <w:t>17.</w:t>
      </w:r>
      <w:r>
        <w:tab/>
        <w:t xml:space="preserve">Pedreira C, Martinez J, Ison MJ, Quian Quiroga R. How many neurons can we see with current spike sorting algorithms? J Neurosci Methods. 2012 Oct 15;211(1):58–65. </w:t>
      </w:r>
    </w:p>
    <w:p w14:paraId="3DA5F923" w14:textId="77777777" w:rsidR="00C81C56" w:rsidRDefault="00C81C56" w:rsidP="00C81C56">
      <w:pPr>
        <w:pStyle w:val="Bibliography"/>
      </w:pPr>
      <w:r>
        <w:t>18.</w:t>
      </w:r>
      <w:r>
        <w:tab/>
        <w:t xml:space="preserve">Estivill-Castro V. Why so many clustering algorithms: a position paper. SIGKDD Explor Newsl. 2002 Jun 1;4(1):65–75. </w:t>
      </w:r>
    </w:p>
    <w:p w14:paraId="235379C6" w14:textId="77777777" w:rsidR="00C81C56" w:rsidRDefault="00C81C56" w:rsidP="00C81C56">
      <w:pPr>
        <w:pStyle w:val="Bibliography"/>
      </w:pPr>
      <w:r>
        <w:t>19.</w:t>
      </w:r>
      <w:r>
        <w:tab/>
        <w:t>Multivariate Analysis [Internet]. 1979 [cited 2025 May 4]. Available from: https://shop.elsevier.com/books/multivariate-analysis/mardia/978-0-08-057047-1</w:t>
      </w:r>
    </w:p>
    <w:p w14:paraId="54737466" w14:textId="77777777" w:rsidR="00C81C56" w:rsidRDefault="00C81C56" w:rsidP="00C81C56">
      <w:pPr>
        <w:pStyle w:val="Bibliography"/>
      </w:pPr>
      <w:r>
        <w:t>20.</w:t>
      </w:r>
      <w:r>
        <w:tab/>
        <w:t xml:space="preserve">Tenenbaum JB, de Silva V, Langford JC. A global geometric framework for nonlinear dimensionality reduction. Science. 2000 Dec 22;290(5500):2319–23. </w:t>
      </w:r>
    </w:p>
    <w:p w14:paraId="6C45543B" w14:textId="77777777" w:rsidR="00C81C56" w:rsidRDefault="00C81C56" w:rsidP="00C81C56">
      <w:pPr>
        <w:pStyle w:val="Bibliography"/>
      </w:pPr>
      <w:r>
        <w:t>21.</w:t>
      </w:r>
      <w:r>
        <w:tab/>
        <w:t xml:space="preserve">Adamos DA, Kosmidis EK, Theophilidis G. Performance evaluation of PCA-based spike sorting algorithms. Comput Methods Programs Biomed. 2008 Sep 1;91(3):232–44. </w:t>
      </w:r>
    </w:p>
    <w:p w14:paraId="3ABD39D8" w14:textId="77777777" w:rsidR="00C81C56" w:rsidRDefault="00C81C56" w:rsidP="00C81C56">
      <w:pPr>
        <w:pStyle w:val="Bibliography"/>
      </w:pPr>
      <w:r>
        <w:t>22.</w:t>
      </w:r>
      <w:r>
        <w:tab/>
        <w:t xml:space="preserve">Mishra S, Sarkar U, Taraphder S, Datta S, Swain D, Saikhom R, et al. Principal Component Analysis. Int J Livest Res. 2017 Jan 1;1. </w:t>
      </w:r>
    </w:p>
    <w:p w14:paraId="0860E837" w14:textId="77777777" w:rsidR="00C81C56" w:rsidRDefault="00C81C56" w:rsidP="00C81C56">
      <w:pPr>
        <w:pStyle w:val="Bibliography"/>
      </w:pPr>
      <w:r>
        <w:t>23.</w:t>
      </w:r>
      <w:r>
        <w:tab/>
        <w:t xml:space="preserve">Belkin M, Niyogi P. Laplacian Eigenmaps for dimensionality reduction and data representation. Neural Comput. 2003 Jun 1;15(6):1373–96. </w:t>
      </w:r>
    </w:p>
    <w:p w14:paraId="08B94A2B" w14:textId="77777777" w:rsidR="00C81C56" w:rsidRDefault="00C81C56" w:rsidP="00C81C56">
      <w:pPr>
        <w:pStyle w:val="Bibliography"/>
      </w:pPr>
      <w:r>
        <w:t>24.</w:t>
      </w:r>
      <w:r>
        <w:tab/>
        <w:t>Amid E, Warmuth MK. TriMap: Large-scale Dimensionality Reduction Using Triplets [Internet]. arXiv; 2022 [cited 2025 May 2]. Available from: http://arxiv.org/abs/1910.00204</w:t>
      </w:r>
    </w:p>
    <w:p w14:paraId="475F1256" w14:textId="77777777" w:rsidR="00C81C56" w:rsidRDefault="00C81C56" w:rsidP="00C81C56">
      <w:pPr>
        <w:pStyle w:val="Bibliography"/>
      </w:pPr>
      <w:r>
        <w:t>25.</w:t>
      </w:r>
      <w:r>
        <w:tab/>
        <w:t>McInnes L, Healy J, Melville J. UMAP: Uniform Manifold Approximation and Projection for Dimension Reduction [Internet]. arXiv; 2020 [cite</w:t>
      </w:r>
      <w:r>
        <w:lastRenderedPageBreak/>
        <w:t>d 2025 May 2]. Available from: http://arxiv.org/abs/1802.03426</w:t>
      </w:r>
    </w:p>
    <w:p w14:paraId="254F485B" w14:textId="77777777" w:rsidR="00C81C56" w:rsidRDefault="00C81C56" w:rsidP="00C81C56">
      <w:pPr>
        <w:pStyle w:val="Bibliography"/>
      </w:pPr>
      <w:r>
        <w:t>26.</w:t>
      </w:r>
      <w:r>
        <w:tab/>
        <w:t>Ardelean ER, Ichim AM, Dînşoreanu M, Mureşan RC. Improved space breakdown method – A robust clustering technique for spike sorting. Front Comput Neurosci [Internet]. 2023 [cited 2023 Feb 20];17. Available from: https://www.frontiersin.org/articles/10.3389/fncom.2023.1019637</w:t>
      </w:r>
    </w:p>
    <w:p w14:paraId="6D97A01A" w14:textId="77777777" w:rsidR="00C81C56" w:rsidRDefault="00C81C56" w:rsidP="00C81C56">
      <w:pPr>
        <w:pStyle w:val="Bibliography"/>
      </w:pPr>
      <w:r>
        <w:t>27.</w:t>
      </w:r>
      <w:r>
        <w:tab/>
        <w:t xml:space="preserve">Lewicki MS. A review of methods for spike sorting: the detection and classification of neural action potentials. Netw Bristol Engl. 1998 Nov;9(4):R53-78. </w:t>
      </w:r>
    </w:p>
    <w:p w14:paraId="6CE5E580" w14:textId="77777777" w:rsidR="00C81C56" w:rsidRDefault="00C81C56" w:rsidP="00C81C56">
      <w:pPr>
        <w:pStyle w:val="Bibliography"/>
      </w:pPr>
      <w:r>
        <w:t>28.</w:t>
      </w:r>
      <w:r>
        <w:tab/>
        <w:t>Buzsáki G. Rhythms of the Brain [Internet]. New York: Oxford University Press; 2006 [cited 2021 Dec 8]. 464 p. Available from: https://oxford.universitypressscholarship.com/10.1093/acprof:oso/9780195301069.001.0001/acprof-9780195301069</w:t>
      </w:r>
    </w:p>
    <w:p w14:paraId="4AA25A9B" w14:textId="77777777" w:rsidR="00C81C56" w:rsidRDefault="00C81C56" w:rsidP="00C81C56">
      <w:pPr>
        <w:pStyle w:val="Bibliography"/>
      </w:pPr>
      <w:r>
        <w:t>29.</w:t>
      </w:r>
      <w:r>
        <w:tab/>
        <w:t>Meilă M, Zhang H. Manifold learning: what, how, and why [Internet]. arXiv; 2023 [cited 2025 May 4]. Available from: http://arxiv.org/abs/2311.03757</w:t>
      </w:r>
    </w:p>
    <w:p w14:paraId="517AD6EE" w14:textId="77777777" w:rsidR="00C81C56" w:rsidRDefault="00C81C56" w:rsidP="00C81C56">
      <w:pPr>
        <w:pStyle w:val="Bibliography"/>
      </w:pPr>
      <w:r>
        <w:t>30.</w:t>
      </w:r>
      <w:r>
        <w:tab/>
        <w:t>Dimensionality reduction: a comparative review | BibSonomy [Internet]. [cited 2022 Aug 11]. Available from: https://www.bibsonomy.org/bibtex/2ed03568f0e9bca9cdaf6b25304e55940/peter.ralph</w:t>
      </w:r>
    </w:p>
    <w:p w14:paraId="70945481" w14:textId="77777777" w:rsidR="00C81C56" w:rsidRDefault="00C81C56" w:rsidP="00C81C56">
      <w:pPr>
        <w:pStyle w:val="Bibliography"/>
      </w:pPr>
      <w:r>
        <w:t>31.</w:t>
      </w:r>
      <w:r>
        <w:tab/>
        <w:t xml:space="preserve">Toosi R, Akhaee MA, Dehaqani MRA. An automatic spike sorting algorithm based on adaptive spike detection and a mixture of skew-t distributions. Sci Rep. 2021 Jul 6;11(1):13925. </w:t>
      </w:r>
    </w:p>
    <w:p w14:paraId="057AD639" w14:textId="77777777" w:rsidR="00C81C56" w:rsidRDefault="00C81C56" w:rsidP="00C81C56">
      <w:pPr>
        <w:pStyle w:val="Bibliography"/>
      </w:pPr>
      <w:r>
        <w:t>32.</w:t>
      </w:r>
      <w:r>
        <w:tab/>
        <w:t xml:space="preserve">Abeles M, Goldstein MH. Multispike train analysis. Proc IEEE. 1977 May;65(5):762–73. </w:t>
      </w:r>
    </w:p>
    <w:p w14:paraId="5478F7D6" w14:textId="77777777" w:rsidR="00C81C56" w:rsidRDefault="00C81C56" w:rsidP="00C81C56">
      <w:pPr>
        <w:pStyle w:val="Bibliography"/>
      </w:pPr>
      <w:r>
        <w:t>33.</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3FC8B03F" w14:textId="77777777" w:rsidR="00C81C56" w:rsidRDefault="00C81C56" w:rsidP="00C81C56">
      <w:pPr>
        <w:pStyle w:val="Bibliography"/>
      </w:pPr>
      <w:r>
        <w:t>34.</w:t>
      </w:r>
      <w:r>
        <w:tab/>
        <w:t>Borg I, Groenen PJF, editors. Constructing MDS Representations. In: Modern Multidimensional Scaling: Theory and Applications [Internet]. New York, NY: Springer; 2005 [cited 2025 May 2]. p. 19–35. Available from: https://doi.org/10.1007/0-387-28981-X_2</w:t>
      </w:r>
    </w:p>
    <w:p w14:paraId="111E431F" w14:textId="77777777" w:rsidR="00C81C56" w:rsidRDefault="00C81C56" w:rsidP="00C81C56">
      <w:pPr>
        <w:pStyle w:val="Bibliography"/>
      </w:pPr>
      <w:r>
        <w:t>35.</w:t>
      </w:r>
      <w:r>
        <w:tab/>
        <w:t xml:space="preserve">Hyvärinen A. Independent component analysis: recent advances. Philos Transact A Math Phys Eng Sci. 2013 Feb 13;371(1984):20110534. </w:t>
      </w:r>
    </w:p>
    <w:p w14:paraId="5101B4C2" w14:textId="77777777" w:rsidR="00C81C56" w:rsidRDefault="00C81C56" w:rsidP="00C81C56">
      <w:pPr>
        <w:pStyle w:val="Bibliography"/>
      </w:pPr>
      <w:r>
        <w:t>36.</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49804EAB" w14:textId="77777777" w:rsidR="00C81C56" w:rsidRDefault="00C81C56" w:rsidP="00C81C56">
      <w:pPr>
        <w:pStyle w:val="Bibliography"/>
      </w:pPr>
      <w:r>
        <w:t>37.</w:t>
      </w:r>
      <w:r>
        <w:tab/>
        <w:t xml:space="preserve">Tiganj Z, Mboup M. Neural spike sorting using iterative ICA and a deflation-based approach. J Neural Eng. 2012 Dec;9(6):066002. </w:t>
      </w:r>
    </w:p>
    <w:p w14:paraId="5A56C7F1" w14:textId="77777777" w:rsidR="00C81C56" w:rsidRDefault="00C81C56" w:rsidP="00C81C56">
      <w:pPr>
        <w:pStyle w:val="Bibliography"/>
      </w:pPr>
      <w:r>
        <w:t>38.</w:t>
      </w:r>
      <w:r>
        <w:tab/>
        <w:t>Schölkopf B, Smola A, Müller KR. Kernel principal component analysis. In: Gerstner W, Germond A, Hasler M, Ni</w:t>
      </w:r>
      <w:r>
        <w:lastRenderedPageBreak/>
        <w:t xml:space="preserve">coud JD, editors. Artificial Neural Networks — ICANN’97. Berlin, Heidelberg: Springer; 1997. p. 583–8. </w:t>
      </w:r>
    </w:p>
    <w:p w14:paraId="4E414FE0" w14:textId="77777777" w:rsidR="00C81C56" w:rsidRDefault="00C81C56" w:rsidP="00C81C56">
      <w:pPr>
        <w:pStyle w:val="Bibliography"/>
      </w:pPr>
      <w:r>
        <w:t>39.</w:t>
      </w:r>
      <w:r>
        <w:tab/>
        <w:t xml:space="preserve">Kohonen T. Self-organized formation of topologically correct feature maps. Biol Cybern. 1982 Jan 1;43(1):59–69. </w:t>
      </w:r>
    </w:p>
    <w:p w14:paraId="3AA230B9" w14:textId="77777777" w:rsidR="00C81C56" w:rsidRDefault="00C81C56" w:rsidP="00C81C56">
      <w:pPr>
        <w:pStyle w:val="Bibliography"/>
      </w:pPr>
      <w:r>
        <w:t>40.</w:t>
      </w:r>
      <w:r>
        <w:tab/>
        <w:t>Ardelean ER, Grosu GF, Terebeş R, Dînşoreanu M. Exploiting the Self-Organizing Map for Spike Sorting. In: 2023 IEEE 19th International Conference on Intelligent Computer Communication and Processing (ICCP) [Internet]. 2023 [cited 2024 Jan 29]. p. 363–9. Available from: https://ieeexplore.ieee.org/document/10398692</w:t>
      </w:r>
    </w:p>
    <w:p w14:paraId="7B33F5B5" w14:textId="77777777" w:rsidR="00C81C56" w:rsidRDefault="00C81C56" w:rsidP="00C81C56">
      <w:pPr>
        <w:pStyle w:val="Bibliography"/>
      </w:pPr>
      <w:r>
        <w:t>41.</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3660C0E" w14:textId="77777777" w:rsidR="00C81C56" w:rsidRDefault="00C81C56" w:rsidP="00C81C56">
      <w:pPr>
        <w:pStyle w:val="Bibliography"/>
      </w:pPr>
      <w:r>
        <w:t>42.</w:t>
      </w:r>
      <w:r>
        <w:tab/>
        <w:t xml:space="preserve">Pinaya W, Vieira S, Garcia-Dias R, Mechelli A. Autoencoders. In 2019. p. 193–208. </w:t>
      </w:r>
    </w:p>
    <w:p w14:paraId="4CE92CC2" w14:textId="77777777" w:rsidR="00C81C56" w:rsidRDefault="00C81C56" w:rsidP="00C81C56">
      <w:pPr>
        <w:pStyle w:val="Bibliography"/>
      </w:pPr>
      <w:r>
        <w:t>43.</w:t>
      </w:r>
      <w:r>
        <w:tab/>
        <w:t xml:space="preserve">Ardelean ER, Coporîie A, Ichim AM, Dînșoreanu M, Mureșan RC. A study of autoencoders as a feature extraction technique for spike sorting. PLOS ONE. 2023 Mar 9;18(3):e0282810. </w:t>
      </w:r>
    </w:p>
    <w:p w14:paraId="2866E6BE" w14:textId="77777777" w:rsidR="00C81C56" w:rsidRDefault="00C81C56" w:rsidP="00C81C56">
      <w:pPr>
        <w:pStyle w:val="Bibliography"/>
      </w:pPr>
      <w:r>
        <w:t>44.</w:t>
      </w:r>
      <w:r>
        <w:tab/>
        <w:t xml:space="preserve">Roweis ST, Saul LK. Nonlinear Dimensionality Reduction by Locally Linear Embedding. Science. 2000 Dec 22;290(5500):2323–6. </w:t>
      </w:r>
    </w:p>
    <w:p w14:paraId="0EAEDFD1" w14:textId="77777777" w:rsidR="00C81C56" w:rsidRDefault="00C81C56" w:rsidP="00C81C56">
      <w:pPr>
        <w:pStyle w:val="Bibliography"/>
      </w:pPr>
      <w:r>
        <w:t>45.</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65CD11C4" w14:textId="77777777" w:rsidR="00C81C56" w:rsidRDefault="00C81C56" w:rsidP="00C81C56">
      <w:pPr>
        <w:pStyle w:val="Bibliography"/>
      </w:pPr>
      <w:r>
        <w:t>46.</w:t>
      </w:r>
      <w:r>
        <w:tab/>
        <w:t xml:space="preserve">Donoho DL, Grimes C. Hessian eigenmaps: Locally linear embedding techniques for high-dimensional data. Proc Natl Acad Sci. 2003 May 13;100(10):5591–6. </w:t>
      </w:r>
    </w:p>
    <w:p w14:paraId="072F78EE" w14:textId="77777777" w:rsidR="00C81C56" w:rsidRDefault="00C81C56" w:rsidP="00C81C56">
      <w:pPr>
        <w:pStyle w:val="Bibliography"/>
      </w:pPr>
      <w:r>
        <w:t>47.</w:t>
      </w:r>
      <w:r>
        <w:tab/>
        <w:t>Zhang Z, Zha H. Principal Manifolds and Nonlinear Dimension Reduction via Local Tangent Space Alignment [Internet]. arXiv; 2002 [cited 2025 May 2]. Available from: http://arxiv.org/abs/cs/0212008</w:t>
      </w:r>
    </w:p>
    <w:p w14:paraId="433EE514" w14:textId="77777777" w:rsidR="00C81C56" w:rsidRDefault="00C81C56" w:rsidP="00C81C56">
      <w:pPr>
        <w:pStyle w:val="Bibliography"/>
      </w:pPr>
      <w:r>
        <w:t>48.</w:t>
      </w:r>
      <w:r>
        <w:tab/>
        <w:t xml:space="preserve">Zhou H, Wang F, Tao P. t-Distributed Stochastic Neighbor Embedding Method with the Least Information Loss for Macromolecular Simulations. J Chem Theory Comput. 2018 Nov 13;14(11):5499–510. </w:t>
      </w:r>
    </w:p>
    <w:p w14:paraId="5EE706F5" w14:textId="77777777" w:rsidR="00C81C56" w:rsidRDefault="00C81C56" w:rsidP="00C81C56">
      <w:pPr>
        <w:pStyle w:val="Bibliography"/>
      </w:pPr>
      <w:r>
        <w:t>49.</w:t>
      </w:r>
      <w:r>
        <w:tab/>
        <w:t xml:space="preserve">Variable bandwidth diffusion kernels. Appl Comput Harmon Anal. 2016 Jan 1;40(1):68–96. </w:t>
      </w:r>
    </w:p>
    <w:p w14:paraId="6002C4E9" w14:textId="77777777" w:rsidR="00C81C56" w:rsidRDefault="00C81C56" w:rsidP="00C81C56">
      <w:pPr>
        <w:pStyle w:val="Bibliography"/>
      </w:pPr>
      <w:r>
        <w:t>50.</w:t>
      </w:r>
      <w:r>
        <w:tab/>
        <w:t xml:space="preserve">Moon KR, van Dijk D, Wang Z, Gigante S, Burkhardt DB, Chen WS, et al. Visualizing structure and transitions in high-dimensional biological data. Nat Biotechnol. 2019 Dec;37(12):1482–92. </w:t>
      </w:r>
    </w:p>
    <w:p w14:paraId="65490BAA" w14:textId="77777777" w:rsidR="00C81C56" w:rsidRDefault="00C81C56" w:rsidP="00C81C56">
      <w:pPr>
        <w:pStyle w:val="Bibliography"/>
      </w:pPr>
      <w:r>
        <w:t>51.</w:t>
      </w:r>
      <w:r>
        <w:tab/>
        <w:t>MacQueen J. Some methods for classification and analysis of multivariate observations. Proc Fifth Berk</w:t>
      </w:r>
      <w:r>
        <w:lastRenderedPageBreak/>
        <w:t xml:space="preserve">eley Symp Math Stat Probab Vol 1 Stat. 1967 Jan 1;5.1:281–98. </w:t>
      </w:r>
    </w:p>
    <w:p w14:paraId="3E515D9D" w14:textId="77777777" w:rsidR="00C81C56" w:rsidRDefault="00C81C56" w:rsidP="00C81C56">
      <w:pPr>
        <w:pStyle w:val="Bibliography"/>
      </w:pPr>
      <w:r>
        <w:t>52.</w:t>
      </w:r>
      <w:r>
        <w:tab/>
        <w:t xml:space="preserve">Salganicoff M, Sarna M, Sax L, Gerstein GL. Unsupervised waveform classification for multi-neuron recordings: a real-time, software-based system. I. Algorithms and implementation. J Neurosci Methods. 1988 Oct;25(3):181–7. </w:t>
      </w:r>
    </w:p>
    <w:p w14:paraId="5281163E" w14:textId="77777777" w:rsidR="00C81C56" w:rsidRDefault="00C81C56" w:rsidP="00C81C56">
      <w:pPr>
        <w:pStyle w:val="Bibliography"/>
      </w:pPr>
      <w:r>
        <w:t>53.</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3D3F29EE" w14:textId="77777777" w:rsidR="00C81C56" w:rsidRDefault="00C81C56" w:rsidP="00C81C56">
      <w:pPr>
        <w:pStyle w:val="Bibliography"/>
      </w:pPr>
      <w:r>
        <w:t>54.</w:t>
      </w:r>
      <w:r>
        <w:tab/>
        <w:t xml:space="preserve">Caro-Martín CR, Delgado-García JM, Gruart A, Sánchez-Campusano R. Spike sorting based on shape, phase, and distribution features, and K-TOPS clustering with validity and error indices. Sci Rep. 2018 Dec 12;8(1):17796. </w:t>
      </w:r>
    </w:p>
    <w:p w14:paraId="3B386E65" w14:textId="77777777" w:rsidR="00C81C56" w:rsidRDefault="00C81C56" w:rsidP="00C81C56">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7EEFF7D9" w14:textId="77777777" w:rsidR="00C81C56" w:rsidRDefault="00C81C56" w:rsidP="00C81C56">
      <w:pPr>
        <w:pStyle w:val="Bibliography"/>
      </w:pPr>
      <w:r>
        <w:t>56.</w:t>
      </w:r>
      <w:r>
        <w:tab/>
        <w:t xml:space="preserve">Eom J, Park IY, Kim S, Jang H, Park S, Huh Y, et al. Deep-learned spike representations and sorting via an ensemble of auto-encoders. Neural Netw. 2021 Feb 1;134:131–42. </w:t>
      </w:r>
    </w:p>
    <w:p w14:paraId="570433E5" w14:textId="77777777" w:rsidR="00C81C56" w:rsidRDefault="00C81C56" w:rsidP="00C81C56">
      <w:pPr>
        <w:pStyle w:val="Bibliography"/>
      </w:pPr>
      <w:r>
        <w:t>57.</w:t>
      </w:r>
      <w:r>
        <w:tab/>
        <w:t xml:space="preserve">Weiss GM. Mining with rarity: a unifying framework. ACM SIGKDD Explor Newsl. 2004 Jun;6(1):7–19. </w:t>
      </w:r>
    </w:p>
    <w:p w14:paraId="5747BFF7" w14:textId="77777777" w:rsidR="00C81C56" w:rsidRDefault="00C81C56" w:rsidP="00C81C56">
      <w:pPr>
        <w:pStyle w:val="Bibliography"/>
      </w:pPr>
      <w:r>
        <w:t>58.</w:t>
      </w:r>
      <w:r>
        <w:tab/>
        <w:t xml:space="preserve">Wegier W, Ksieniewicz P. Application of Imbalanced Data Classification Quality Metrics as Weighting Methods of the Ensemble Data Stream Classification Algorithms. Entropy Basel Switz. 2020 Jul 31;22(8):E849. </w:t>
      </w:r>
    </w:p>
    <w:p w14:paraId="769C5685" w14:textId="77777777" w:rsidR="00C81C56" w:rsidRDefault="00C81C56" w:rsidP="00C81C56">
      <w:pPr>
        <w:pStyle w:val="Bibliography"/>
      </w:pPr>
      <w:r>
        <w:t>59.</w:t>
      </w:r>
      <w:r>
        <w:tab/>
        <w:t xml:space="preserve">Sun Y, Wong AKC, Kamel MS. Classification of imbalanced data: a review. Int J Pattern Recognit Artif Intell. 2009 Jun;23(04):687–719. </w:t>
      </w:r>
    </w:p>
    <w:p w14:paraId="66B02CD1" w14:textId="77777777" w:rsidR="00C81C56" w:rsidRDefault="00C81C56" w:rsidP="00C81C56">
      <w:pPr>
        <w:pStyle w:val="Bibliography"/>
      </w:pPr>
      <w:r>
        <w:t>60.</w:t>
      </w:r>
      <w:r>
        <w:tab/>
        <w:t xml:space="preserve">Joshi MV, Kumar V, Agarwal RC. Evaluating boosting algorithms to classify rare classes: comparison and improvements. In: Proceedings 2001 IEEE International Conference on Data Mining. 2001. p. 257–64. </w:t>
      </w:r>
    </w:p>
    <w:p w14:paraId="0FB43B8D" w14:textId="77777777" w:rsidR="00C81C56" w:rsidRDefault="00C81C56" w:rsidP="00C81C56">
      <w:pPr>
        <w:pStyle w:val="Bibliography"/>
      </w:pPr>
      <w:r>
        <w:t>61.</w:t>
      </w:r>
      <w:r>
        <w:tab/>
        <w:t xml:space="preserve">Rendón E, Abundez I, Arizmendi A, Quiroz EM. Internal versus External cluster validation indexes. 2011;5(1):8. </w:t>
      </w:r>
    </w:p>
    <w:p w14:paraId="105D39BC" w14:textId="77777777" w:rsidR="00C81C56" w:rsidRDefault="00C81C56" w:rsidP="00C81C56">
      <w:pPr>
        <w:pStyle w:val="Bibliography"/>
      </w:pPr>
      <w:r>
        <w:t>62.</w:t>
      </w:r>
      <w:r>
        <w:tab/>
        <w:t>Ardelean ER, Portase RL, Potolea R, Dînșoreanu M. A path-based distance computation for non-convexity with applications in clustering. Knowl Inf Syst [Internet]. 2024 Nov 1 [cited 2024 Nov 29]; Available from: https://doi.org/10.1007/s10115-024-02275-4</w:t>
      </w:r>
    </w:p>
    <w:p w14:paraId="637CACE6" w14:textId="77777777" w:rsidR="00C81C56" w:rsidRDefault="00C81C56" w:rsidP="00C81C56">
      <w:pPr>
        <w:pStyle w:val="Bibliography"/>
      </w:pPr>
      <w:r>
        <w:t>63.</w:t>
      </w:r>
      <w:r>
        <w:tab/>
        <w:t xml:space="preserve">Steinley D. Properties of the Hubert-Arable Adjusted Rand Index. Psychol Methods. 2004;9(3):386–96. </w:t>
      </w:r>
    </w:p>
    <w:p w14:paraId="4101D7F5" w14:textId="77777777" w:rsidR="00C81C56" w:rsidRDefault="00C81C56" w:rsidP="00C81C56">
      <w:pPr>
        <w:pStyle w:val="Bibliography"/>
      </w:pPr>
      <w:r>
        <w:t>64.</w:t>
      </w:r>
      <w:r>
        <w:tab/>
        <w:t xml:space="preserve">Hubert L, Arabie P. Comparing partitions. J Classif. 1985 Dec 1;2(1):193–218. </w:t>
      </w:r>
    </w:p>
    <w:p w14:paraId="7EC6BB20" w14:textId="77777777" w:rsidR="00C81C56" w:rsidRDefault="00C81C56" w:rsidP="00C81C56">
      <w:pPr>
        <w:pStyle w:val="Bibliography"/>
      </w:pPr>
      <w:r>
        <w:t>65.</w:t>
      </w:r>
      <w:r>
        <w:tab/>
        <w:t xml:space="preserve">Vinh NX, Epps J, Bailey J. Information Theoretic Measures for Clusterings Comparison: Variants, Properties, Normalization and Correction for Chance. :18. </w:t>
      </w:r>
    </w:p>
    <w:p w14:paraId="2905B4C3" w14:textId="77777777" w:rsidR="00C81C56" w:rsidRDefault="00C81C56" w:rsidP="00C81C56">
      <w:pPr>
        <w:pStyle w:val="Bibliography"/>
      </w:pPr>
      <w:r>
        <w:t>66.</w:t>
      </w:r>
      <w:r>
        <w:tab/>
        <w:t xml:space="preserve">Fowlkes EB, Mallows CL. A Method for Comparing Two Hierarchical Clusterings. J Am Stat Assoc. 1983;78(383):553–69. </w:t>
      </w:r>
    </w:p>
    <w:p w14:paraId="5AF45350" w14:textId="77777777" w:rsidR="00C81C56" w:rsidRDefault="00C81C56" w:rsidP="00C81C56">
      <w:pPr>
        <w:pStyle w:val="Bibliography"/>
      </w:pPr>
      <w:r>
        <w:t>67.</w:t>
      </w:r>
      <w:r>
        <w:tab/>
        <w:t xml:space="preserve">Strehl A, Ghosh J. Cluster Ensembles --- A Knowledge Reuse Framework for Combining Multiple Partitions. J Mach Learn Res. 2002;3(Dec):583–617. </w:t>
      </w:r>
    </w:p>
    <w:p w14:paraId="6A2CFFEC" w14:textId="77777777" w:rsidR="00C81C56" w:rsidRDefault="00C81C56" w:rsidP="00C81C56">
      <w:pPr>
        <w:pStyle w:val="Bibliography"/>
      </w:pPr>
      <w:r>
        <w:t>68.</w:t>
      </w:r>
      <w:r>
        <w:tab/>
        <w:t xml:space="preserve">Lazarenko D, Bonald T. Pairwise Adjusted Mutual Information. 2021. </w:t>
      </w:r>
    </w:p>
    <w:p w14:paraId="5B62F519" w14:textId="77777777" w:rsidR="00C81C56" w:rsidRDefault="00C81C56" w:rsidP="00C81C56">
      <w:pPr>
        <w:pStyle w:val="Bibliography"/>
      </w:pPr>
      <w:r>
        <w:t>69.</w:t>
      </w:r>
      <w:r>
        <w:tab/>
        <w:t xml:space="preserve">Vinh N, Epps J, Bailey J. Information theoretic measures for clusterings comparison: Is a correction for chance necessary? ICML. 2009. 135 p. </w:t>
      </w:r>
    </w:p>
    <w:p w14:paraId="7E619D4A" w14:textId="77777777" w:rsidR="00C81C56" w:rsidRDefault="00C81C56" w:rsidP="00C81C56">
      <w:pPr>
        <w:pStyle w:val="Bibliography"/>
      </w:pPr>
      <w:r>
        <w:t>70.</w:t>
      </w:r>
      <w:r>
        <w:tab/>
        <w:t xml:space="preserve">Manning CD, Raghavan P, Schütze H. Introduction to Information Retrieval. Illustrated edition. New York: Cambridge University Press; 2008. 506 p. </w:t>
      </w:r>
    </w:p>
    <w:p w14:paraId="01DC1E97" w14:textId="77777777" w:rsidR="00C81C56" w:rsidRDefault="00C81C56" w:rsidP="00C81C56">
      <w:pPr>
        <w:pStyle w:val="Bibliography"/>
      </w:pPr>
      <w:r>
        <w:t>71.</w:t>
      </w:r>
      <w:r>
        <w:tab/>
        <w:t xml:space="preserve">Halkidi M, Batistakis Y, Vazirgiannis M. On Clustering Validation Techniques. J Intell Inf Syst. 2001 Dec 1;17(2):107–45. </w:t>
      </w:r>
    </w:p>
    <w:p w14:paraId="748E4053" w14:textId="77777777" w:rsidR="00C81C56" w:rsidRDefault="00C81C56" w:rsidP="00C81C56">
      <w:pPr>
        <w:pStyle w:val="Bibliography"/>
      </w:pPr>
      <w:r>
        <w:t>72.</w:t>
      </w:r>
      <w:r>
        <w:tab/>
        <w:t xml:space="preserve">Caliński T, JA H. A Dendrite Method for Cluster Analysis. Commun Stat - Theory Methods. 1974 Jan 1;3:1–27. </w:t>
      </w:r>
    </w:p>
    <w:p w14:paraId="10469636" w14:textId="77777777" w:rsidR="00C81C56" w:rsidRDefault="00C81C56" w:rsidP="00C81C56">
      <w:pPr>
        <w:pStyle w:val="Bibliography"/>
      </w:pPr>
      <w:r>
        <w:t>73.</w:t>
      </w:r>
      <w:r>
        <w:tab/>
        <w:t xml:space="preserve">Davies DL, Bouldin DW. A Cluster Separation Measure. IEEE Trans Pattern Anal Mach Intell. 1979 Apr;PAMI-1(2):224–7. </w:t>
      </w:r>
    </w:p>
    <w:p w14:paraId="7EFD48F1" w14:textId="77777777" w:rsidR="00C81C56" w:rsidRDefault="00C81C56" w:rsidP="00C81C56">
      <w:pPr>
        <w:pStyle w:val="Bibliography"/>
      </w:pPr>
      <w:r>
        <w:t>74.</w:t>
      </w:r>
      <w:r>
        <w:tab/>
        <w:t xml:space="preserve">Rosenberg A, Hirschberg J. V-Measure: A Conditional Entropy-Based External Cluster Evaluation Measure. In 2007. p. 410–20. </w:t>
      </w:r>
    </w:p>
    <w:p w14:paraId="55E42FA6" w14:textId="77777777" w:rsidR="00C81C56" w:rsidRDefault="00C81C56" w:rsidP="00C81C56">
      <w:pPr>
        <w:pStyle w:val="Bibliography"/>
      </w:pPr>
      <w:r>
        <w:t>75.</w:t>
      </w:r>
      <w:r>
        <w:tab/>
        <w:t xml:space="preserve">Rousseeuw PJ. Silhouettes: A graphical aid to the interpretation and validation of cluster analysis. J Comput Appl Math. 1987 Nov 1;20:53–65. </w:t>
      </w:r>
    </w:p>
    <w:p w14:paraId="2E04D4F0" w14:textId="77777777" w:rsidR="00C81C56" w:rsidRDefault="00C81C56" w:rsidP="00C81C56">
      <w:pPr>
        <w:pStyle w:val="Bibliography"/>
      </w:pPr>
      <w:r>
        <w:t>76.</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0A69C8AB" w14:textId="77777777" w:rsidR="00C81C56" w:rsidRDefault="00C81C56" w:rsidP="00C81C56">
      <w:pPr>
        <w:pStyle w:val="Bibliography"/>
      </w:pPr>
      <w:r>
        <w:t>77.</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1743F48E" w14:textId="77777777" w:rsidR="00C81C56" w:rsidRDefault="00C81C56" w:rsidP="00C81C56">
      <w:pPr>
        <w:pStyle w:val="Bibliography"/>
      </w:pPr>
      <w:r>
        <w:t>78.</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2509BA6A" w14:textId="77777777" w:rsidR="00C81C56" w:rsidRDefault="00C81C56" w:rsidP="00C81C56">
      <w:pPr>
        <w:pStyle w:val="Bibliography"/>
      </w:pPr>
      <w:r>
        <w:t>79.</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3C263A87"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7"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9"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8"/>
  </w:num>
  <w:num w:numId="2" w16cid:durableId="892350850">
    <w:abstractNumId w:val="9"/>
  </w:num>
  <w:num w:numId="3" w16cid:durableId="418254364">
    <w:abstractNumId w:val="5"/>
  </w:num>
  <w:num w:numId="4" w16cid:durableId="1727414740">
    <w:abstractNumId w:val="2"/>
  </w:num>
  <w:num w:numId="5" w16cid:durableId="1294600501">
    <w:abstractNumId w:val="6"/>
  </w:num>
  <w:num w:numId="6" w16cid:durableId="50272158">
    <w:abstractNumId w:val="3"/>
  </w:num>
  <w:num w:numId="7" w16cid:durableId="2033409685">
    <w:abstractNumId w:val="4"/>
  </w:num>
  <w:num w:numId="8" w16cid:durableId="1863544169">
    <w:abstractNumId w:val="7"/>
  </w:num>
  <w:num w:numId="9" w16cid:durableId="769474937">
    <w:abstractNumId w:val="0"/>
  </w:num>
  <w:num w:numId="10" w16cid:durableId="3816365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5075"/>
    <w:rsid w:val="00056623"/>
    <w:rsid w:val="0006020F"/>
    <w:rsid w:val="00062CEA"/>
    <w:rsid w:val="00066AAB"/>
    <w:rsid w:val="000730BA"/>
    <w:rsid w:val="0007590B"/>
    <w:rsid w:val="0008033D"/>
    <w:rsid w:val="0008347A"/>
    <w:rsid w:val="000931C3"/>
    <w:rsid w:val="000940DC"/>
    <w:rsid w:val="00095B75"/>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55D96"/>
    <w:rsid w:val="00163B17"/>
    <w:rsid w:val="00167DA8"/>
    <w:rsid w:val="00171072"/>
    <w:rsid w:val="0017437B"/>
    <w:rsid w:val="00176C5F"/>
    <w:rsid w:val="001772F3"/>
    <w:rsid w:val="001807A2"/>
    <w:rsid w:val="00180CD3"/>
    <w:rsid w:val="00183AA7"/>
    <w:rsid w:val="00184677"/>
    <w:rsid w:val="0018488F"/>
    <w:rsid w:val="00190CE7"/>
    <w:rsid w:val="00194EDA"/>
    <w:rsid w:val="00195CC3"/>
    <w:rsid w:val="001960D7"/>
    <w:rsid w:val="00197DDF"/>
    <w:rsid w:val="001A05FC"/>
    <w:rsid w:val="001A13BB"/>
    <w:rsid w:val="001A344F"/>
    <w:rsid w:val="001A5B87"/>
    <w:rsid w:val="001B12B3"/>
    <w:rsid w:val="001B14AE"/>
    <w:rsid w:val="001B1D0B"/>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66FB2"/>
    <w:rsid w:val="002734B3"/>
    <w:rsid w:val="002737DB"/>
    <w:rsid w:val="002841C6"/>
    <w:rsid w:val="00284729"/>
    <w:rsid w:val="00284D80"/>
    <w:rsid w:val="0029003B"/>
    <w:rsid w:val="0029533B"/>
    <w:rsid w:val="0029535E"/>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45D31"/>
    <w:rsid w:val="0036345A"/>
    <w:rsid w:val="00364B3D"/>
    <w:rsid w:val="003654F7"/>
    <w:rsid w:val="003655C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4DE6"/>
    <w:rsid w:val="00484D04"/>
    <w:rsid w:val="00486178"/>
    <w:rsid w:val="0049520D"/>
    <w:rsid w:val="00497A03"/>
    <w:rsid w:val="00497D4E"/>
    <w:rsid w:val="004A5577"/>
    <w:rsid w:val="004A58A9"/>
    <w:rsid w:val="004A7D38"/>
    <w:rsid w:val="004B0FA4"/>
    <w:rsid w:val="004B79F9"/>
    <w:rsid w:val="004C12D3"/>
    <w:rsid w:val="004C3B25"/>
    <w:rsid w:val="004C4CE3"/>
    <w:rsid w:val="004C6183"/>
    <w:rsid w:val="004D3100"/>
    <w:rsid w:val="004D4CBC"/>
    <w:rsid w:val="004E3092"/>
    <w:rsid w:val="004E7ECF"/>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1D9B"/>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5E54"/>
    <w:rsid w:val="005C72D8"/>
    <w:rsid w:val="005D41DB"/>
    <w:rsid w:val="005D70F2"/>
    <w:rsid w:val="005E01D7"/>
    <w:rsid w:val="005E0BC2"/>
    <w:rsid w:val="005E3109"/>
    <w:rsid w:val="005E39F8"/>
    <w:rsid w:val="005E6FA4"/>
    <w:rsid w:val="005F164E"/>
    <w:rsid w:val="005F3CD3"/>
    <w:rsid w:val="005F4067"/>
    <w:rsid w:val="005F6102"/>
    <w:rsid w:val="006002FA"/>
    <w:rsid w:val="0060420B"/>
    <w:rsid w:val="0060696A"/>
    <w:rsid w:val="00611A4C"/>
    <w:rsid w:val="00612AB0"/>
    <w:rsid w:val="00614E14"/>
    <w:rsid w:val="00615519"/>
    <w:rsid w:val="0061583E"/>
    <w:rsid w:val="00615A9A"/>
    <w:rsid w:val="00617BDB"/>
    <w:rsid w:val="00617C9D"/>
    <w:rsid w:val="0062048F"/>
    <w:rsid w:val="006205A5"/>
    <w:rsid w:val="006216CB"/>
    <w:rsid w:val="006224D2"/>
    <w:rsid w:val="006248C0"/>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86F53"/>
    <w:rsid w:val="00690DDA"/>
    <w:rsid w:val="00691154"/>
    <w:rsid w:val="006913A1"/>
    <w:rsid w:val="00691F48"/>
    <w:rsid w:val="006A4BE0"/>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368F"/>
    <w:rsid w:val="006F3B57"/>
    <w:rsid w:val="006F6A73"/>
    <w:rsid w:val="00701E9E"/>
    <w:rsid w:val="00702865"/>
    <w:rsid w:val="007204E4"/>
    <w:rsid w:val="007248B3"/>
    <w:rsid w:val="0072497F"/>
    <w:rsid w:val="00725FEA"/>
    <w:rsid w:val="007275BB"/>
    <w:rsid w:val="0073059C"/>
    <w:rsid w:val="007330C7"/>
    <w:rsid w:val="0073438E"/>
    <w:rsid w:val="007346B4"/>
    <w:rsid w:val="00737704"/>
    <w:rsid w:val="007457EB"/>
    <w:rsid w:val="007507A1"/>
    <w:rsid w:val="00750F43"/>
    <w:rsid w:val="007567D0"/>
    <w:rsid w:val="00757ECA"/>
    <w:rsid w:val="00757EFE"/>
    <w:rsid w:val="007608C6"/>
    <w:rsid w:val="00760D60"/>
    <w:rsid w:val="00773DA9"/>
    <w:rsid w:val="00774985"/>
    <w:rsid w:val="00786D85"/>
    <w:rsid w:val="00791B55"/>
    <w:rsid w:val="007928DC"/>
    <w:rsid w:val="00795CBB"/>
    <w:rsid w:val="007A0EA2"/>
    <w:rsid w:val="007A3EF8"/>
    <w:rsid w:val="007A616F"/>
    <w:rsid w:val="007A78A6"/>
    <w:rsid w:val="007B084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5729"/>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8C"/>
    <w:rsid w:val="008C5DAF"/>
    <w:rsid w:val="008D0C27"/>
    <w:rsid w:val="008D391F"/>
    <w:rsid w:val="008E0B62"/>
    <w:rsid w:val="008E5680"/>
    <w:rsid w:val="008E77F5"/>
    <w:rsid w:val="008E7B70"/>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3315"/>
    <w:rsid w:val="00AA7488"/>
    <w:rsid w:val="00AB3F74"/>
    <w:rsid w:val="00AB4FCA"/>
    <w:rsid w:val="00AC0A32"/>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4116"/>
    <w:rsid w:val="00B265D1"/>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D5869"/>
    <w:rsid w:val="00BE1C37"/>
    <w:rsid w:val="00BF18D4"/>
    <w:rsid w:val="00C00E8E"/>
    <w:rsid w:val="00C02D25"/>
    <w:rsid w:val="00C140F8"/>
    <w:rsid w:val="00C201B0"/>
    <w:rsid w:val="00C204C7"/>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1C56"/>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F0C55"/>
    <w:rsid w:val="00DF31A2"/>
    <w:rsid w:val="00E01DE7"/>
    <w:rsid w:val="00E02CB5"/>
    <w:rsid w:val="00E052EF"/>
    <w:rsid w:val="00E06F5D"/>
    <w:rsid w:val="00E10C92"/>
    <w:rsid w:val="00E140DF"/>
    <w:rsid w:val="00E17787"/>
    <w:rsid w:val="00E212E4"/>
    <w:rsid w:val="00E255A6"/>
    <w:rsid w:val="00E34FB7"/>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97D2D"/>
    <w:rsid w:val="00EA048D"/>
    <w:rsid w:val="00EA11BD"/>
    <w:rsid w:val="00EA1A24"/>
    <w:rsid w:val="00EB075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www.kaggle.com/datasets/ardeleanrichard/simulationsdataset/data" TargetMode="External"/><Relationship Id="rId3" Type="http://schemas.openxmlformats.org/officeDocument/2006/relationships/settings" Target="settings.xml"/><Relationship Id="rId21" Type="http://schemas.openxmlformats.org/officeDocument/2006/relationships/hyperlink" Target="https://github.com/ArdeleanRichard/Nonlinear-Feature-Extraction-in-SpikeSorting"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bioweb.me/CPGJNM2012-dataset" TargetMode="External"/><Relationship Id="rId2" Type="http://schemas.openxmlformats.org/officeDocument/2006/relationships/styles" Target="styles.xml"/><Relationship Id="rId16" Type="http://schemas.openxmlformats.org/officeDocument/2006/relationships/hyperlink" Target="https://spikeforest.flatironinstitute.org/studyset/SYNTH_MONOTRODE" TargetMode="External"/><Relationship Id="rId20" Type="http://schemas.openxmlformats.org/officeDocument/2006/relationships/hyperlink" Target="https://crcns.org/data-sets/methods/spe-1/about-spe-1"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spikeforest.flatironinstitute.org/study/paired_kampff"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92</TotalTime>
  <Pages>1</Pages>
  <Words>41470</Words>
  <Characters>236385</Characters>
  <Application>Microsoft Office Word</Application>
  <DocSecurity>0</DocSecurity>
  <Lines>1969</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732</cp:revision>
  <dcterms:created xsi:type="dcterms:W3CDTF">2025-01-20T19:30:00Z</dcterms:created>
  <dcterms:modified xsi:type="dcterms:W3CDTF">2025-06-27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VaROi9kY"/&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